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Del="00A94DB2" w:rsidRDefault="00EB3E2D" w:rsidP="00D4134D">
      <w:pPr>
        <w:pStyle w:val="Title2"/>
        <w:rPr>
          <w:ins w:id="0" w:author="Andres Punning" w:date="2014-02-17T17:34:00Z"/>
          <w:del w:id="1" w:author="punn" w:date="2014-02-18T05:10:00Z"/>
        </w:rPr>
      </w:pPr>
      <w:del w:id="2" w:author="punn" w:date="2014-02-18T05:10:00Z">
        <w:r w:rsidDel="00A94DB2">
          <w:delText>An A</w:delText>
        </w:r>
        <w:r w:rsidR="00BD2AD0" w:rsidRPr="00BD2AD0" w:rsidDel="00A94DB2">
          <w:delText>utono</w:delText>
        </w:r>
        <w:r w:rsidR="00BD2AD0" w:rsidDel="00A94DB2">
          <w:delText xml:space="preserve">mous </w:delText>
        </w:r>
        <w:r w:rsidDel="00A94DB2">
          <w:delText>S</w:delText>
        </w:r>
        <w:r w:rsidR="00BD2AD0" w:rsidDel="00A94DB2">
          <w:delText>ub-</w:delText>
        </w:r>
        <w:r w:rsidR="00BD2AD0" w:rsidRPr="00BD2AD0" w:rsidDel="00A94DB2">
          <w:delText xml:space="preserve">gram </w:delText>
        </w:r>
        <w:r w:rsidDel="00A94DB2">
          <w:delText>R</w:delText>
        </w:r>
        <w:r w:rsidR="00BD2AD0" w:rsidRPr="00BD2AD0" w:rsidDel="00A94DB2">
          <w:delText xml:space="preserve">obot </w:delText>
        </w:r>
        <w:r w:rsidDel="00A94DB2">
          <w:delText>D</w:delText>
        </w:r>
        <w:r w:rsidR="002B3987" w:rsidDel="00A94DB2">
          <w:delText>riven by</w:delText>
        </w:r>
        <w:r w:rsidR="00BD2AD0" w:rsidRPr="00BD2AD0" w:rsidDel="00A94DB2">
          <w:delText xml:space="preserve"> </w:delText>
        </w:r>
        <w:r w:rsidR="002B3987" w:rsidDel="00A94DB2">
          <w:delText xml:space="preserve">an </w:delText>
        </w:r>
        <w:r w:rsidDel="00A94DB2">
          <w:delText>A</w:delText>
        </w:r>
        <w:r w:rsidR="00BD2AD0" w:rsidRPr="00BD2AD0" w:rsidDel="00A94DB2">
          <w:delText xml:space="preserve">ctuating </w:delText>
        </w:r>
        <w:r w:rsidDel="00A94DB2">
          <w:delText>O</w:delText>
        </w:r>
        <w:r w:rsidR="00BD2AD0" w:rsidRPr="00BD2AD0" w:rsidDel="00A94DB2">
          <w:delText xml:space="preserve">pen-air </w:delText>
        </w:r>
        <w:r w:rsidDel="00A94DB2">
          <w:delText>S</w:delText>
        </w:r>
        <w:r w:rsidR="00BD2AD0" w:rsidRPr="00BD2AD0" w:rsidDel="00A94DB2">
          <w:delText>upercap</w:delText>
        </w:r>
        <w:r w:rsidR="002B3987" w:rsidDel="00A94DB2">
          <w:delText>acitor</w:delText>
        </w:r>
      </w:del>
    </w:p>
    <w:p w:rsidR="00205FE7" w:rsidRDefault="00205FE7" w:rsidP="00D4134D">
      <w:pPr>
        <w:pStyle w:val="Title2"/>
      </w:pPr>
      <w:ins w:id="3" w:author="Andres Punning" w:date="2014-02-17T17:34:00Z">
        <w:r w:rsidRPr="00A94DB2">
          <w:t>A</w:t>
        </w:r>
      </w:ins>
      <w:r w:rsidR="007E7B55">
        <w:t>n a</w:t>
      </w:r>
      <w:r w:rsidRPr="00A94DB2">
        <w:t>utonomous inchworm</w:t>
      </w:r>
      <w:r w:rsidR="007E7B55">
        <w:t>-like</w:t>
      </w:r>
      <w:r w:rsidRPr="00A94DB2">
        <w:t xml:space="preserve"> robot propelled by an actuator akin to </w:t>
      </w:r>
      <w:r w:rsidR="007E7B55">
        <w:t xml:space="preserve">a </w:t>
      </w:r>
      <w:r w:rsidRPr="00A94DB2">
        <w:t>supercap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Pr="00196A62" w:rsidRDefault="00E84A12" w:rsidP="005E51DD">
      <w:pPr>
        <w:pStyle w:val="Abstract"/>
      </w:pPr>
      <w:r w:rsidRPr="00196A62">
        <w:rPr>
          <w:rFonts w:eastAsiaTheme="minorHAnsi" w:cstheme="minorBidi"/>
          <w:szCs w:val="22"/>
          <w:lang w:eastAsia="en-US"/>
        </w:rPr>
        <w:t>Abstract</w:t>
      </w:r>
    </w:p>
    <w:p w:rsidR="00BC5910" w:rsidRDefault="00E84A12" w:rsidP="00BC5910">
      <w:r>
        <w:t>We report on a</w:t>
      </w:r>
      <w:r w:rsidR="00E57253">
        <w:t xml:space="preserve"> </w:t>
      </w:r>
      <w:r w:rsidR="000E76DC">
        <w:t>centimeter-scale</w:t>
      </w:r>
      <w:r w:rsidR="00E57253">
        <w:t xml:space="preserve"> robot</w:t>
      </w:r>
      <w:r>
        <w:t>,</w:t>
      </w:r>
      <w:r w:rsidR="00E57253">
        <w:t xml:space="preserve"> propelled by a </w:t>
      </w:r>
      <w:r w:rsidR="00831978">
        <w:t xml:space="preserve">single </w:t>
      </w:r>
      <w:r w:rsidR="00E57253">
        <w:t xml:space="preserve">supercapacitor-like ionic </w:t>
      </w:r>
      <w:proofErr w:type="spellStart"/>
      <w:r w:rsidR="00E57253">
        <w:t>electroactive</w:t>
      </w:r>
      <w:proofErr w:type="spellEnd"/>
      <w:r w:rsidR="00E57253">
        <w:t xml:space="preserve"> polymer </w:t>
      </w:r>
      <w:r w:rsidR="000E76DC">
        <w:t xml:space="preserve">(IEAP) </w:t>
      </w:r>
      <w:r w:rsidR="00E57253">
        <w:t xml:space="preserve">laminate actuator. </w:t>
      </w:r>
      <w:r>
        <w:t>The cyclic locomotion of the robot is inspired by an inchworm, while the IEAP laminate is used concurrently as an actuator and a</w:t>
      </w:r>
      <w:r w:rsidR="00593F20">
        <w:t xml:space="preserve"> structural member</w:t>
      </w:r>
      <w:r>
        <w:t xml:space="preserve">. </w:t>
      </w:r>
      <w:r w:rsidR="00593F20">
        <w:t xml:space="preserve">The </w:t>
      </w:r>
      <w:r w:rsidR="00196A62">
        <w:t xml:space="preserve">827-mg </w:t>
      </w:r>
      <w:r w:rsidR="00593F20">
        <w:t xml:space="preserve">robot is able </w:t>
      </w:r>
      <w:r w:rsidR="00196A62">
        <w:t>to crawl</w:t>
      </w:r>
      <w:r w:rsidR="00593F20">
        <w:t xml:space="preserve"> on a smooth surface in open air, solely by undulation of its body. </w:t>
      </w:r>
      <w:r w:rsidR="00196A62">
        <w:t>The microprocessor-controlled robot has an on-board lithium battery and uses a pulse width-modulated signal to drive the actuator. The robot is able to carry its own power supply and even an extra payload.</w:t>
      </w:r>
      <w:r w:rsidR="00BC5910" w:rsidRPr="00BC5910">
        <w:t xml:space="preserve"> </w:t>
      </w:r>
      <w:r w:rsidR="00BC5910">
        <w:t>The constructed biomimetic robot is distinctive for the use of a non-planar actuator that is shape-programmed during its manufacturing process.</w:t>
      </w:r>
    </w:p>
    <w:p w:rsidR="00196A62" w:rsidRDefault="00E84A12" w:rsidP="00196A62">
      <w:r>
        <w:t xml:space="preserve">The IEAP material </w:t>
      </w:r>
      <w:r w:rsidR="00593F20">
        <w:t xml:space="preserve">with </w:t>
      </w:r>
      <w:r w:rsidR="00196A62">
        <w:t xml:space="preserve">activated carbon-based </w:t>
      </w:r>
      <w:r w:rsidR="00593F20">
        <w:t xml:space="preserve">electrodes stands out by its exclusive combination of </w:t>
      </w:r>
      <w:r w:rsidR="00196A62">
        <w:t xml:space="preserve">high electrically-induced </w:t>
      </w:r>
      <w:r w:rsidR="00196A62" w:rsidRPr="00C8673F">
        <w:t>strain</w:t>
      </w:r>
      <w:r w:rsidR="00196A62">
        <w:t xml:space="preserve"> and high bending modulus. In addition, it is also </w:t>
      </w:r>
      <w:r w:rsidR="00196A62">
        <w:lastRenderedPageBreak/>
        <w:t xml:space="preserve">characterized by an </w:t>
      </w:r>
      <w:r>
        <w:t>outstanding capacitance per surface area</w:t>
      </w:r>
      <w:r w:rsidR="00593F20">
        <w:t xml:space="preserve"> and</w:t>
      </w:r>
      <w:r>
        <w:t xml:space="preserve"> </w:t>
      </w:r>
      <w:r w:rsidR="00BC5910">
        <w:t xml:space="preserve">a </w:t>
      </w:r>
      <w:r>
        <w:t>high cyclic efficiency</w:t>
      </w:r>
      <w:r w:rsidR="00593F20">
        <w:t>.</w:t>
      </w:r>
      <w:r>
        <w:t xml:space="preserve"> </w:t>
      </w:r>
      <w:r w:rsidR="00831978">
        <w:t>Due to t</w:t>
      </w:r>
      <w:r>
        <w:t>hese properties</w:t>
      </w:r>
      <w:r w:rsidR="00D775D4">
        <w:t xml:space="preserve"> </w:t>
      </w:r>
      <w:r w:rsidR="00831978">
        <w:t>the laminate</w:t>
      </w:r>
      <w:r w:rsidR="00D775D4">
        <w:t xml:space="preserve"> </w:t>
      </w:r>
      <w:r w:rsidR="00831978">
        <w:t xml:space="preserve">is </w:t>
      </w:r>
      <w:r w:rsidR="00D775D4">
        <w:t xml:space="preserve">one of the few IEAPs </w:t>
      </w:r>
      <w:r w:rsidR="00196A62">
        <w:t>that meet concurrently</w:t>
      </w:r>
      <w:r w:rsidR="00831978">
        <w:t xml:space="preserve"> </w:t>
      </w:r>
      <w:r w:rsidR="00433B3F">
        <w:t xml:space="preserve">the requirements </w:t>
      </w:r>
      <w:r>
        <w:t>of</w:t>
      </w:r>
      <w:r w:rsidR="00E57253">
        <w:t xml:space="preserve"> </w:t>
      </w:r>
      <w:r w:rsidR="000E76DC">
        <w:t>mi</w:t>
      </w:r>
      <w:r w:rsidR="00F37EF6">
        <w:t>niature robotics</w:t>
      </w:r>
      <w:r w:rsidR="00831978">
        <w:t xml:space="preserve"> as well as energy storage systems</w:t>
      </w:r>
      <w:r w:rsidR="00F37EF6">
        <w:t>.</w:t>
      </w:r>
      <w:r w:rsidR="00196A62">
        <w:t xml:space="preserve"> </w:t>
      </w:r>
    </w:p>
    <w:p w:rsidR="009E5F8D" w:rsidRDefault="009E5F8D" w:rsidP="005E51DD">
      <w:pPr>
        <w:pStyle w:val="Abstract"/>
      </w:pPr>
      <w:r>
        <w:br w:type="page"/>
      </w:r>
      <w:bookmarkStart w:id="4" w:name="_GoBack"/>
      <w:bookmarkEnd w:id="4"/>
    </w:p>
    <w:p w:rsidR="001F0ECC" w:rsidRDefault="001F0ECC" w:rsidP="005E51DD">
      <w:pPr>
        <w:pStyle w:val="Heading1"/>
      </w:pPr>
      <w:r w:rsidRPr="001F0ECC">
        <w:lastRenderedPageBreak/>
        <w:t>Introduction</w:t>
      </w:r>
    </w:p>
    <w:p w:rsidR="00651B05" w:rsidRPr="00651B05" w:rsidRDefault="00651B05" w:rsidP="00651B05">
      <w:pPr>
        <w:rPr>
          <w:color w:val="0070C0"/>
        </w:rPr>
      </w:pPr>
      <w:r w:rsidRPr="00651B05">
        <w:rPr>
          <w:rFonts w:cs="Times New Roman"/>
          <w:color w:val="0070C0"/>
          <w:szCs w:val="24"/>
        </w:rPr>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651B05">
        <w:rPr>
          <w:rFonts w:cs="Times New Roman"/>
          <w:color w:val="0070C0"/>
          <w:szCs w:val="24"/>
        </w:rPr>
        <w:fldChar w:fldCharType="begin"/>
      </w:r>
      <w:r w:rsidRPr="00651B05">
        <w:rPr>
          <w:rFonts w:cs="Times New Roman"/>
          <w:color w:val="0070C0"/>
          <w:szCs w:val="24"/>
        </w:rPr>
        <w:instrText>ADDIN RW.CITE{{199 Li,Y. 2012; 304 Wei,Di 2009; 205 Bae,J. 2011; 206 Gwon,H. 2011; 158 Nyholm,Leif 2011}}</w:instrText>
      </w:r>
      <w:r w:rsidRPr="00651B05">
        <w:rPr>
          <w:rFonts w:cs="Times New Roman"/>
          <w:color w:val="0070C0"/>
          <w:szCs w:val="24"/>
        </w:rPr>
        <w:fldChar w:fldCharType="separate"/>
      </w:r>
      <w:r w:rsidR="00806BC7" w:rsidRPr="00806BC7">
        <w:rPr>
          <w:rFonts w:eastAsia="Times New Roman" w:cs="Times New Roman"/>
          <w:vertAlign w:val="superscript"/>
        </w:rPr>
        <w:t>[1-5]</w:t>
      </w:r>
      <w:r w:rsidRPr="00651B05">
        <w:rPr>
          <w:rFonts w:cs="Times New Roman"/>
          <w:color w:val="0070C0"/>
          <w:szCs w:val="24"/>
        </w:rPr>
        <w:fldChar w:fldCharType="end"/>
      </w:r>
      <w:r w:rsidRPr="00651B05">
        <w:rPr>
          <w:rFonts w:cs="Times New Roman"/>
          <w:color w:val="0070C0"/>
          <w:szCs w:val="24"/>
        </w:rPr>
        <w:t xml:space="preserve"> </w:t>
      </w:r>
      <w:proofErr w:type="gramStart"/>
      <w:r w:rsidRPr="00651B05">
        <w:rPr>
          <w:rFonts w:cs="Times New Roman"/>
          <w:color w:val="0070C0"/>
          <w:szCs w:val="24"/>
        </w:rPr>
        <w:t>The</w:t>
      </w:r>
      <w:proofErr w:type="gramEnd"/>
      <w:r w:rsidRPr="00651B05">
        <w:rPr>
          <w:rFonts w:cs="Times New Roman"/>
          <w:color w:val="0070C0"/>
          <w:szCs w:val="24"/>
        </w:rPr>
        <w:t xml:space="preserve"> new forms enable their deployment in wearable appliances, often </w:t>
      </w:r>
      <w:r>
        <w:rPr>
          <w:rFonts w:cs="Times New Roman"/>
          <w:color w:val="0070C0"/>
          <w:szCs w:val="24"/>
        </w:rPr>
        <w:t xml:space="preserve">concurrently </w:t>
      </w:r>
      <w:r w:rsidRPr="00651B05">
        <w:rPr>
          <w:rFonts w:cs="Times New Roman"/>
          <w:color w:val="0070C0"/>
          <w:szCs w:val="24"/>
        </w:rPr>
        <w:t xml:space="preserve">as a structural member. Unlike the traditional sealed </w:t>
      </w:r>
      <w:r w:rsidR="003C3840">
        <w:rPr>
          <w:rFonts w:cs="Times New Roman"/>
          <w:color w:val="0070C0"/>
          <w:szCs w:val="24"/>
        </w:rPr>
        <w:t>supercapacitors</w:t>
      </w:r>
      <w:r w:rsidRPr="00651B05">
        <w:rPr>
          <w:rFonts w:cs="Times New Roman"/>
          <w:color w:val="0070C0"/>
          <w:szCs w:val="24"/>
        </w:rPr>
        <w:t xml:space="preserve">, </w:t>
      </w:r>
      <w:r w:rsidRPr="00651B05">
        <w:rPr>
          <w:color w:val="0070C0"/>
        </w:rPr>
        <w:t>a flexible supercapacitor possibly operates directly in ambient air</w:t>
      </w:r>
      <w:r>
        <w:rPr>
          <w:color w:val="0070C0"/>
        </w:rPr>
        <w:t xml:space="preserve">. As a consequence, </w:t>
      </w:r>
      <w:r>
        <w:rPr>
          <w:rFonts w:cs="Times New Roman"/>
          <w:color w:val="0070C0"/>
          <w:szCs w:val="24"/>
        </w:rPr>
        <w:t>t</w:t>
      </w:r>
      <w:r w:rsidRPr="00651B05">
        <w:rPr>
          <w:rFonts w:cs="Times New Roman"/>
          <w:color w:val="0070C0"/>
          <w:szCs w:val="24"/>
        </w:rPr>
        <w:t xml:space="preserve">he influence of the environmental factors such as ambient humidity could no longer be ignored. Therefore it should be remembered that </w:t>
      </w:r>
      <w:r w:rsidRPr="00651B05">
        <w:rPr>
          <w:color w:val="0070C0"/>
        </w:rPr>
        <w:t>the energy density of the hydrous supercapacitors is decreased due to the low electrochemical window of the aqueous electrolytes.</w:t>
      </w:r>
    </w:p>
    <w:p w:rsidR="00651B05" w:rsidRPr="00651B05" w:rsidRDefault="00CD7643" w:rsidP="00651B05">
      <w:pPr>
        <w:rPr>
          <w:color w:val="0070C0"/>
        </w:rPr>
      </w:pPr>
      <w:r w:rsidRPr="00651B05">
        <w:rPr>
          <w:color w:val="0070C0"/>
        </w:rPr>
        <w:t>While the working principle of the supercapacitors is based on the movement of ions</w:t>
      </w:r>
      <w:r w:rsidR="00A94DB2" w:rsidRPr="00651B05">
        <w:rPr>
          <w:color w:val="0070C0"/>
        </w:rPr>
        <w:t xml:space="preserve"> between the two porous electrodes</w:t>
      </w:r>
      <w:r w:rsidRPr="00651B05">
        <w:rPr>
          <w:color w:val="0070C0"/>
        </w:rPr>
        <w:t xml:space="preserve">, there always exists a side-effect </w:t>
      </w:r>
      <w:r w:rsidR="00A94DB2" w:rsidRPr="00651B05">
        <w:rPr>
          <w:color w:val="0070C0"/>
        </w:rPr>
        <w:t>–</w:t>
      </w:r>
      <w:r w:rsidRPr="00651B05">
        <w:rPr>
          <w:color w:val="0070C0"/>
        </w:rPr>
        <w:t xml:space="preserve"> </w:t>
      </w:r>
      <w:r w:rsidR="00A94DB2" w:rsidRPr="00651B05">
        <w:rPr>
          <w:color w:val="0070C0"/>
        </w:rPr>
        <w:t>expansion of the electrodes</w:t>
      </w:r>
      <w:r w:rsidR="00BC5910" w:rsidRPr="00651B05">
        <w:rPr>
          <w:color w:val="0070C0"/>
        </w:rPr>
        <w:t>.</w:t>
      </w:r>
      <w:r w:rsidR="00BC5910" w:rsidRPr="00651B05">
        <w:rPr>
          <w:color w:val="0070C0"/>
        </w:rPr>
        <w:fldChar w:fldCharType="begin"/>
      </w:r>
      <w:r w:rsidR="00BC5910" w:rsidRPr="00651B05">
        <w:rPr>
          <w:color w:val="0070C0"/>
        </w:rPr>
        <w:instrText>ADDIN RW.CITE{{295 Kaasik,F 2013}}</w:instrText>
      </w:r>
      <w:r w:rsidR="00BC5910" w:rsidRPr="00651B05">
        <w:rPr>
          <w:color w:val="0070C0"/>
        </w:rPr>
        <w:fldChar w:fldCharType="separate"/>
      </w:r>
      <w:r w:rsidR="00806BC7" w:rsidRPr="00806BC7">
        <w:rPr>
          <w:rFonts w:eastAsia="Times New Roman" w:cs="Times New Roman"/>
          <w:vertAlign w:val="superscript"/>
        </w:rPr>
        <w:t>[6]</w:t>
      </w:r>
      <w:r w:rsidR="00BC5910" w:rsidRPr="00651B05">
        <w:rPr>
          <w:color w:val="0070C0"/>
        </w:rPr>
        <w:fldChar w:fldCharType="end"/>
      </w:r>
      <w:r w:rsidR="00A94DB2" w:rsidRPr="00651B05">
        <w:rPr>
          <w:color w:val="0070C0"/>
        </w:rPr>
        <w:t xml:space="preserve"> </w:t>
      </w:r>
      <w:r w:rsidR="00A613AE" w:rsidRPr="00651B05">
        <w:rPr>
          <w:color w:val="0070C0"/>
        </w:rPr>
        <w:t>In the industry of supercapacitors t</w:t>
      </w:r>
      <w:r w:rsidR="00A94DB2" w:rsidRPr="00651B05">
        <w:rPr>
          <w:color w:val="0070C0"/>
        </w:rPr>
        <w:t xml:space="preserve">his effect is </w:t>
      </w:r>
      <w:r w:rsidR="00A613AE" w:rsidRPr="00651B05">
        <w:rPr>
          <w:color w:val="0070C0"/>
        </w:rPr>
        <w:t>unacceptable</w:t>
      </w:r>
      <w:r w:rsidR="00A94DB2" w:rsidRPr="00651B05">
        <w:rPr>
          <w:color w:val="0070C0"/>
        </w:rPr>
        <w:t xml:space="preserve">, as </w:t>
      </w:r>
      <w:r w:rsidR="00954D1F" w:rsidRPr="00651B05">
        <w:rPr>
          <w:color w:val="0070C0"/>
        </w:rPr>
        <w:t xml:space="preserve">it reduces the efficiency of the device and </w:t>
      </w:r>
      <w:r w:rsidR="00196A62" w:rsidRPr="00651B05">
        <w:rPr>
          <w:color w:val="0070C0"/>
        </w:rPr>
        <w:t xml:space="preserve">can </w:t>
      </w:r>
      <w:r w:rsidR="00A613AE" w:rsidRPr="00651B05">
        <w:rPr>
          <w:color w:val="0070C0"/>
        </w:rPr>
        <w:t xml:space="preserve">finally </w:t>
      </w:r>
      <w:r w:rsidR="00954D1F" w:rsidRPr="00651B05">
        <w:rPr>
          <w:color w:val="0070C0"/>
        </w:rPr>
        <w:t xml:space="preserve">deteriorate </w:t>
      </w:r>
      <w:r w:rsidR="004749CD" w:rsidRPr="00651B05">
        <w:rPr>
          <w:color w:val="0070C0"/>
        </w:rPr>
        <w:t xml:space="preserve">the electrodes and </w:t>
      </w:r>
      <w:r w:rsidR="00196A62" w:rsidRPr="00651B05">
        <w:rPr>
          <w:color w:val="0070C0"/>
        </w:rPr>
        <w:t xml:space="preserve">the </w:t>
      </w:r>
      <w:r w:rsidR="004749CD" w:rsidRPr="00651B05">
        <w:rPr>
          <w:color w:val="0070C0"/>
        </w:rPr>
        <w:t>membrane.</w:t>
      </w:r>
      <w:r w:rsidR="003C3840">
        <w:rPr>
          <w:color w:val="0070C0"/>
        </w:rPr>
        <w:fldChar w:fldCharType="begin"/>
      </w:r>
      <w:r w:rsidR="003C3840">
        <w:rPr>
          <w:color w:val="0070C0"/>
        </w:rPr>
        <w:instrText>ADDIN RW.CITE{{187 Kötz,R. 2010}}</w:instrText>
      </w:r>
      <w:r w:rsidR="003C3840">
        <w:rPr>
          <w:color w:val="0070C0"/>
        </w:rPr>
        <w:fldChar w:fldCharType="separate"/>
      </w:r>
      <w:r w:rsidR="00806BC7" w:rsidRPr="00806BC7">
        <w:rPr>
          <w:rFonts w:eastAsia="Times New Roman" w:cs="Times New Roman"/>
          <w:vertAlign w:val="superscript"/>
        </w:rPr>
        <w:t>[7]</w:t>
      </w:r>
      <w:r w:rsidR="003C3840">
        <w:rPr>
          <w:color w:val="0070C0"/>
        </w:rPr>
        <w:fldChar w:fldCharType="end"/>
      </w:r>
      <w:r w:rsidR="00954D1F" w:rsidRPr="00651B05">
        <w:rPr>
          <w:color w:val="0070C0"/>
        </w:rPr>
        <w:t xml:space="preserve"> </w:t>
      </w:r>
      <w:r w:rsidR="00651B05" w:rsidRPr="00651B05">
        <w:rPr>
          <w:color w:val="0070C0"/>
        </w:rPr>
        <w:t xml:space="preserve">On one hand, the effect of volume change can be </w:t>
      </w:r>
      <w:r w:rsidR="003C3840">
        <w:rPr>
          <w:color w:val="0070C0"/>
        </w:rPr>
        <w:t>cushioned</w:t>
      </w:r>
      <w:r w:rsidR="003C3840" w:rsidRPr="00651B05">
        <w:rPr>
          <w:color w:val="0070C0"/>
        </w:rPr>
        <w:t xml:space="preserve"> </w:t>
      </w:r>
      <w:r w:rsidR="00651B05" w:rsidRPr="00651B05">
        <w:rPr>
          <w:color w:val="0070C0"/>
        </w:rPr>
        <w:t xml:space="preserve">by </w:t>
      </w:r>
      <w:r w:rsidR="003C3840">
        <w:rPr>
          <w:color w:val="0070C0"/>
        </w:rPr>
        <w:t>selection of</w:t>
      </w:r>
      <w:r w:rsidR="003C3840" w:rsidRPr="00651B05">
        <w:rPr>
          <w:color w:val="0070C0"/>
        </w:rPr>
        <w:t xml:space="preserve"> </w:t>
      </w:r>
      <w:r w:rsidR="00651B05" w:rsidRPr="00651B05">
        <w:rPr>
          <w:color w:val="0070C0"/>
        </w:rPr>
        <w:t xml:space="preserve">the components – rigid </w:t>
      </w:r>
      <w:r w:rsidR="003C3840">
        <w:rPr>
          <w:color w:val="0070C0"/>
        </w:rPr>
        <w:t xml:space="preserve">current </w:t>
      </w:r>
      <w:r w:rsidR="00651B05" w:rsidRPr="00651B05">
        <w:rPr>
          <w:color w:val="0070C0"/>
        </w:rPr>
        <w:t>collectors and mutually optimized carbon electrodes and electrolyte.</w:t>
      </w:r>
      <w:r w:rsidR="00651B05">
        <w:rPr>
          <w:color w:val="0070C0"/>
        </w:rPr>
        <w:t xml:space="preserve"> </w:t>
      </w:r>
      <w:r w:rsidR="00651B05" w:rsidRPr="00651B05">
        <w:rPr>
          <w:color w:val="0070C0"/>
        </w:rPr>
        <w:t xml:space="preserve">On the other hand, it is possible to optimize the supercapacitor-like structure by maximizing the </w:t>
      </w:r>
      <w:proofErr w:type="spellStart"/>
      <w:r w:rsidR="00651B05" w:rsidRPr="00651B05">
        <w:rPr>
          <w:color w:val="0070C0"/>
        </w:rPr>
        <w:t>dilatometric</w:t>
      </w:r>
      <w:proofErr w:type="spellEnd"/>
      <w:r w:rsidR="00651B05" w:rsidRPr="00651B05">
        <w:rPr>
          <w:color w:val="0070C0"/>
        </w:rPr>
        <w:t xml:space="preserve"> effect. Forfeiting a small proportion of the capacitance, efficiency, and cycle life of the electrochemical system, it is possible to gain</w:t>
      </w:r>
      <w:r w:rsidR="00CA789B">
        <w:rPr>
          <w:color w:val="0070C0"/>
        </w:rPr>
        <w:t xml:space="preserve"> a</w:t>
      </w:r>
      <w:r w:rsidR="00651B05" w:rsidRPr="00651B05">
        <w:rPr>
          <w:color w:val="0070C0"/>
        </w:rPr>
        <w:t xml:space="preserve"> similar </w:t>
      </w:r>
      <w:r w:rsidR="00CA789B">
        <w:rPr>
          <w:color w:val="0070C0"/>
        </w:rPr>
        <w:t xml:space="preserve">laminate </w:t>
      </w:r>
      <w:r w:rsidR="00651B05" w:rsidRPr="00651B05">
        <w:rPr>
          <w:color w:val="0070C0"/>
        </w:rPr>
        <w:t xml:space="preserve">of outstanding flexibility and volumetric </w:t>
      </w:r>
      <w:r w:rsidR="00651B05">
        <w:rPr>
          <w:color w:val="0070C0"/>
        </w:rPr>
        <w:t xml:space="preserve">expansion </w:t>
      </w:r>
      <w:r w:rsidR="00651B05" w:rsidRPr="00651B05">
        <w:rPr>
          <w:color w:val="0070C0"/>
        </w:rPr>
        <w:t xml:space="preserve">coefficients. Charging </w:t>
      </w:r>
      <w:r w:rsidR="00CA789B">
        <w:rPr>
          <w:color w:val="0070C0"/>
        </w:rPr>
        <w:t xml:space="preserve">of </w:t>
      </w:r>
      <w:r w:rsidR="00651B05" w:rsidRPr="00651B05">
        <w:rPr>
          <w:color w:val="0070C0"/>
        </w:rPr>
        <w:t xml:space="preserve">this tri-layer </w:t>
      </w:r>
      <w:r w:rsidR="00CA789B">
        <w:rPr>
          <w:color w:val="0070C0"/>
        </w:rPr>
        <w:t>laminate</w:t>
      </w:r>
      <w:r w:rsidR="00CA789B" w:rsidRPr="00651B05">
        <w:rPr>
          <w:color w:val="0070C0"/>
        </w:rPr>
        <w:t xml:space="preserve"> </w:t>
      </w:r>
      <w:r w:rsidR="00651B05" w:rsidRPr="00651B05">
        <w:rPr>
          <w:color w:val="0070C0"/>
        </w:rPr>
        <w:t>generates large strain</w:t>
      </w:r>
      <w:r w:rsidR="00CA789B">
        <w:rPr>
          <w:color w:val="0070C0"/>
        </w:rPr>
        <w:t xml:space="preserve"> differences between the oppositely charged </w:t>
      </w:r>
      <w:r w:rsidR="00651B05" w:rsidRPr="00651B05">
        <w:rPr>
          <w:color w:val="0070C0"/>
        </w:rPr>
        <w:t xml:space="preserve">electrodes, while the amplitudes of the strains are commonly related to the charging level </w:t>
      </w:r>
      <w:r w:rsidR="00651B05" w:rsidRPr="00FA0B33">
        <w:rPr>
          <w:color w:val="0070C0"/>
          <w:highlight w:val="yellow"/>
        </w:rPr>
        <w:t>[</w:t>
      </w:r>
      <w:proofErr w:type="spellStart"/>
      <w:r w:rsidR="00651B05" w:rsidRPr="00FA0B33">
        <w:rPr>
          <w:color w:val="0070C0"/>
          <w:highlight w:val="yellow"/>
        </w:rPr>
        <w:t>kasvõi</w:t>
      </w:r>
      <w:proofErr w:type="spellEnd"/>
      <w:r w:rsidR="00651B05" w:rsidRPr="00FA0B33">
        <w:rPr>
          <w:color w:val="0070C0"/>
          <w:highlight w:val="yellow"/>
        </w:rPr>
        <w:t xml:space="preserve"> </w:t>
      </w:r>
      <w:proofErr w:type="spellStart"/>
      <w:r w:rsidR="00651B05" w:rsidRPr="00FA0B33">
        <w:rPr>
          <w:color w:val="0070C0"/>
          <w:highlight w:val="yellow"/>
        </w:rPr>
        <w:t>Akle</w:t>
      </w:r>
      <w:proofErr w:type="spellEnd"/>
      <w:r w:rsidR="00651B05" w:rsidRPr="00FA0B33">
        <w:rPr>
          <w:color w:val="0070C0"/>
          <w:highlight w:val="yellow"/>
        </w:rPr>
        <w:t>].</w:t>
      </w:r>
      <w:r w:rsidR="00651B05" w:rsidRPr="00651B05">
        <w:rPr>
          <w:color w:val="0070C0"/>
        </w:rPr>
        <w:t xml:space="preserve"> This in turn causes buckling of the whole membrane. The resulting flexible supercapacitor is in point of fact a specific type of smart materials - ionic electromechanically active polymer (IEAP).</w:t>
      </w:r>
    </w:p>
    <w:p w:rsidR="003C3840" w:rsidRDefault="00651B05" w:rsidP="00651B05">
      <w:pPr>
        <w:rPr>
          <w:color w:val="0070C0"/>
        </w:rPr>
      </w:pPr>
      <w:r w:rsidRPr="00651B05">
        <w:rPr>
          <w:color w:val="0070C0"/>
        </w:rPr>
        <w:t>The smart material actuators have been considered being promising for bio-inspired robotic applications almost since the beginning of their development.</w:t>
      </w:r>
      <w:r w:rsidRPr="00651B05">
        <w:rPr>
          <w:color w:val="0070C0"/>
        </w:rPr>
        <w:fldChar w:fldCharType="begin"/>
      </w:r>
      <w:r w:rsidRPr="00651B05">
        <w:rPr>
          <w:color w:val="0070C0"/>
        </w:rPr>
        <w:instrText>ADDIN RW.CITE{{226 Kim,KwangJ 2007}}</w:instrText>
      </w:r>
      <w:r w:rsidRPr="00651B05">
        <w:rPr>
          <w:color w:val="0070C0"/>
        </w:rPr>
        <w:fldChar w:fldCharType="separate"/>
      </w:r>
      <w:r w:rsidR="00806BC7" w:rsidRPr="00806BC7">
        <w:rPr>
          <w:rFonts w:eastAsia="Times New Roman" w:cs="Times New Roman"/>
          <w:vertAlign w:val="superscript"/>
        </w:rPr>
        <w:t>[8]</w:t>
      </w:r>
      <w:r w:rsidRPr="00651B05">
        <w:rPr>
          <w:color w:val="0070C0"/>
        </w:rPr>
        <w:fldChar w:fldCharType="end"/>
      </w:r>
      <w:r w:rsidRPr="00651B05">
        <w:rPr>
          <w:color w:val="0070C0"/>
        </w:rPr>
        <w:t xml:space="preserve"> </w:t>
      </w:r>
      <w:r w:rsidR="003C3840">
        <w:rPr>
          <w:color w:val="0070C0"/>
        </w:rPr>
        <w:t>T</w:t>
      </w:r>
      <w:r w:rsidR="003C3840" w:rsidRPr="003C3840">
        <w:rPr>
          <w:color w:val="0070C0"/>
        </w:rPr>
        <w:t>he optimal operating voltage of the IEAP actuators is in the same range with the contemporary microelectronics – a few volts.</w:t>
      </w:r>
      <w:r w:rsidR="003C3840">
        <w:rPr>
          <w:color w:val="0070C0"/>
        </w:rPr>
        <w:t xml:space="preserve"> </w:t>
      </w:r>
      <w:r w:rsidRPr="00651B05">
        <w:rPr>
          <w:color w:val="0070C0"/>
        </w:rPr>
        <w:t xml:space="preserve">In </w:t>
      </w:r>
      <w:r w:rsidRPr="00651B05">
        <w:rPr>
          <w:color w:val="0070C0"/>
        </w:rPr>
        <w:lastRenderedPageBreak/>
        <w:t xml:space="preserve">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proofErr w:type="gramStart"/>
      <w:r w:rsidR="003952AB" w:rsidRPr="00651B05">
        <w:rPr>
          <w:color w:val="0070C0"/>
        </w:rPr>
        <w:t>modulus</w:t>
      </w:r>
      <w:proofErr w:type="gramEnd"/>
      <w:r w:rsidR="003952AB">
        <w:rPr>
          <w:color w:val="0070C0"/>
        </w:rPr>
        <w:fldChar w:fldCharType="begin"/>
      </w:r>
      <w:r w:rsidR="003952AB">
        <w:rPr>
          <w:color w:val="0070C0"/>
        </w:rPr>
        <w:instrText>ADDIN RW.CITE{{430 Cottinet,P-J 2012}}</w:instrText>
      </w:r>
      <w:r w:rsidR="003952AB">
        <w:rPr>
          <w:color w:val="0070C0"/>
        </w:rPr>
        <w:fldChar w:fldCharType="separate"/>
      </w:r>
      <w:r w:rsidR="00806BC7" w:rsidRPr="00806BC7">
        <w:rPr>
          <w:rFonts w:eastAsia="Times New Roman" w:cs="Times New Roman"/>
          <w:vertAlign w:val="superscript"/>
        </w:rPr>
        <w:t>[9]</w:t>
      </w:r>
      <w:r w:rsidR="003952AB">
        <w:rPr>
          <w:color w:val="0070C0"/>
        </w:rPr>
        <w:fldChar w:fldCharType="end"/>
      </w:r>
      <w:r w:rsidR="00A36AAA">
        <w:rPr>
          <w:color w:val="0070C0"/>
        </w:rPr>
        <w:t xml:space="preserve"> or</w:t>
      </w:r>
      <w:r w:rsidRPr="00651B05">
        <w:rPr>
          <w:color w:val="0070C0"/>
        </w:rPr>
        <w:t xml:space="preserve"> high electrically induced strain</w:t>
      </w:r>
      <w:r w:rsidR="003952AB">
        <w:rPr>
          <w:color w:val="0070C0"/>
        </w:rPr>
        <w:t>.</w:t>
      </w:r>
      <w:r w:rsidR="00A36AAA" w:rsidRPr="00590D69">
        <w:fldChar w:fldCharType="begin"/>
      </w:r>
      <w:r w:rsidR="00A36AAA">
        <w:instrText>ADDIN RW.CITE{{271 Ghaffari,M 2013; 325 Temmer,Rauno 2013; 58 Torop,Janno 2012}}</w:instrText>
      </w:r>
      <w:r w:rsidR="00A36AAA" w:rsidRPr="00590D69">
        <w:fldChar w:fldCharType="separate"/>
      </w:r>
      <w:r w:rsidR="00806BC7" w:rsidRPr="00806BC7">
        <w:rPr>
          <w:rFonts w:eastAsia="Times New Roman" w:cs="Times New Roman"/>
          <w:vertAlign w:val="superscript"/>
        </w:rPr>
        <w:t>[10-12]</w:t>
      </w:r>
      <w:r w:rsidR="00A36AAA" w:rsidRPr="00590D69">
        <w:fldChar w:fldCharType="end"/>
      </w:r>
      <w:r w:rsidR="00A36AAA">
        <w:rPr>
          <w:color w:val="0070C0"/>
        </w:rPr>
        <w:t xml:space="preserve"> </w:t>
      </w:r>
      <w:proofErr w:type="gramStart"/>
      <w:r w:rsidRPr="00651B05">
        <w:rPr>
          <w:color w:val="0070C0"/>
        </w:rPr>
        <w:t>An</w:t>
      </w:r>
      <w:proofErr w:type="gramEnd"/>
      <w:r w:rsidRPr="00651B05">
        <w:rPr>
          <w:color w:val="0070C0"/>
        </w:rPr>
        <w:t xml:space="preserve"> actuator suitable for </w:t>
      </w:r>
      <w:proofErr w:type="spellStart"/>
      <w:r w:rsidRPr="00651B05">
        <w:rPr>
          <w:color w:val="0070C0"/>
        </w:rPr>
        <w:t>microrobotics</w:t>
      </w:r>
      <w:proofErr w:type="spellEnd"/>
      <w:r w:rsidRPr="00651B05">
        <w:rPr>
          <w:color w:val="0070C0"/>
        </w:rPr>
        <w:t xml:space="preserve"> must combine </w:t>
      </w:r>
      <w:r w:rsidR="00A36AAA">
        <w:rPr>
          <w:color w:val="0070C0"/>
        </w:rPr>
        <w:t xml:space="preserve">these two properties. </w:t>
      </w:r>
    </w:p>
    <w:p w:rsidR="00651B05" w:rsidRPr="00651B05" w:rsidRDefault="00651B05" w:rsidP="00651B05">
      <w:pPr>
        <w:rPr>
          <w:color w:val="0070C0"/>
        </w:rPr>
      </w:pPr>
      <w:r w:rsidRPr="00651B05">
        <w:rPr>
          <w:color w:val="0070C0"/>
        </w:rPr>
        <w:t xml:space="preserve">An IEAP actuator can easily be miniaturized, while the full potential of the IEAP actuators reveals itself at the lower end of the size scale. IEAP micro-actuators of lateral dimensions of as small as under 50 </w:t>
      </w:r>
      <w:r w:rsidRPr="00651B05">
        <w:rPr>
          <w:rFonts w:cs="Times New Roman"/>
          <w:color w:val="0070C0"/>
        </w:rPr>
        <w:t>µ</w:t>
      </w:r>
      <w:r w:rsidRPr="00651B05">
        <w:rPr>
          <w:color w:val="0070C0"/>
        </w:rPr>
        <w:t>m have been developed for the lab-on-chip applications.</w:t>
      </w:r>
      <w:r w:rsidRPr="00651B05">
        <w:rPr>
          <w:color w:val="0070C0"/>
        </w:rPr>
        <w:fldChar w:fldCharType="begin"/>
      </w:r>
      <w:r w:rsidRPr="00651B05">
        <w:rPr>
          <w:color w:val="0070C0"/>
        </w:rPr>
        <w:instrText>ADDIN RW.CITE{{380 Jager,EdwinWH 2000}}</w:instrText>
      </w:r>
      <w:r w:rsidRPr="00651B05">
        <w:rPr>
          <w:color w:val="0070C0"/>
        </w:rPr>
        <w:fldChar w:fldCharType="separate"/>
      </w:r>
      <w:r w:rsidR="00806BC7" w:rsidRPr="00806BC7">
        <w:rPr>
          <w:rFonts w:eastAsia="Times New Roman" w:cs="Times New Roman"/>
          <w:vertAlign w:val="superscript"/>
        </w:rPr>
        <w:t>[13]</w:t>
      </w:r>
      <w:r w:rsidRPr="00651B05">
        <w:rPr>
          <w:color w:val="0070C0"/>
        </w:rPr>
        <w:fldChar w:fldCharType="end"/>
      </w:r>
      <w:r w:rsidRPr="00651B05">
        <w:rPr>
          <w:color w:val="0070C0"/>
        </w:rPr>
        <w:t xml:space="preserve"> The few examples of the possible spheres of application of the IEAP actuators are robotic surgery</w:t>
      </w:r>
      <w:proofErr w:type="gramStart"/>
      <w:r w:rsidRPr="00651B05">
        <w:rPr>
          <w:color w:val="0070C0"/>
        </w:rPr>
        <w:t>,</w:t>
      </w:r>
      <w:proofErr w:type="gramEnd"/>
      <w:r w:rsidRPr="00651B05">
        <w:rPr>
          <w:color w:val="0070C0"/>
        </w:rPr>
        <w:fldChar w:fldCharType="begin"/>
      </w:r>
      <w:r w:rsidRPr="00651B05">
        <w:rPr>
          <w:color w:val="0070C0"/>
        </w:rPr>
        <w:instrText>ADDIN RW.CITE{{396 Aw,Kean 2013}}</w:instrText>
      </w:r>
      <w:r w:rsidRPr="00651B05">
        <w:rPr>
          <w:color w:val="0070C0"/>
        </w:rPr>
        <w:fldChar w:fldCharType="separate"/>
      </w:r>
      <w:r w:rsidR="00806BC7" w:rsidRPr="00806BC7">
        <w:rPr>
          <w:rFonts w:eastAsia="Times New Roman" w:cs="Times New Roman"/>
          <w:vertAlign w:val="superscript"/>
        </w:rPr>
        <w:t>[14]</w:t>
      </w:r>
      <w:r w:rsidRPr="00651B05">
        <w:rPr>
          <w:color w:val="0070C0"/>
        </w:rPr>
        <w:fldChar w:fldCharType="end"/>
      </w:r>
      <w:r w:rsidRPr="00651B05">
        <w:rPr>
          <w:color w:val="0070C0"/>
        </w:rPr>
        <w:t xml:space="preserve"> rescue work in the collapsed environment,</w:t>
      </w:r>
      <w:r w:rsidRPr="00651B05">
        <w:rPr>
          <w:color w:val="0070C0"/>
        </w:rPr>
        <w:fldChar w:fldCharType="begin"/>
      </w:r>
      <w:r w:rsidRPr="00651B05">
        <w:rPr>
          <w:color w:val="0070C0"/>
        </w:rPr>
        <w:instrText>ADDIN RW.CITE{{392 Hou,JiPing 2010}}</w:instrText>
      </w:r>
      <w:r w:rsidRPr="00651B05">
        <w:rPr>
          <w:color w:val="0070C0"/>
        </w:rPr>
        <w:fldChar w:fldCharType="separate"/>
      </w:r>
      <w:r w:rsidR="00806BC7" w:rsidRPr="00806BC7">
        <w:rPr>
          <w:rFonts w:eastAsia="Times New Roman" w:cs="Times New Roman"/>
          <w:vertAlign w:val="superscript"/>
        </w:rPr>
        <w:t>[15]</w:t>
      </w:r>
      <w:r w:rsidRPr="00651B05">
        <w:rPr>
          <w:color w:val="0070C0"/>
        </w:rPr>
        <w:fldChar w:fldCharType="end"/>
      </w:r>
      <w:r w:rsidRPr="00651B05">
        <w:rPr>
          <w:color w:val="0070C0"/>
        </w:rPr>
        <w:t xml:space="preserve"> surveillance,</w:t>
      </w:r>
      <w:r w:rsidRPr="00651B05">
        <w:rPr>
          <w:color w:val="0070C0"/>
        </w:rPr>
        <w:fldChar w:fldCharType="begin"/>
      </w:r>
      <w:r w:rsidRPr="00651B05">
        <w:rPr>
          <w:color w:val="0070C0"/>
        </w:rPr>
        <w:instrText>ADDIN RW.CITE{{418 Villanueva,AlexA 2013}}</w:instrText>
      </w:r>
      <w:r w:rsidRPr="00651B05">
        <w:rPr>
          <w:color w:val="0070C0"/>
        </w:rPr>
        <w:fldChar w:fldCharType="separate"/>
      </w:r>
      <w:r w:rsidR="00806BC7" w:rsidRPr="00806BC7">
        <w:rPr>
          <w:rFonts w:eastAsia="Times New Roman" w:cs="Times New Roman"/>
          <w:vertAlign w:val="superscript"/>
        </w:rPr>
        <w:t>[16]</w:t>
      </w:r>
      <w:r w:rsidRPr="00651B05">
        <w:rPr>
          <w:color w:val="0070C0"/>
        </w:rPr>
        <w:fldChar w:fldCharType="end"/>
      </w:r>
      <w:r w:rsidRPr="00651B05">
        <w:rPr>
          <w:color w:val="0070C0"/>
        </w:rPr>
        <w:t xml:space="preserve"> and manipulation of fragile objects</w:t>
      </w:r>
      <w:r w:rsidR="003952AB">
        <w:rPr>
          <w:color w:val="0070C0"/>
        </w:rPr>
        <w:t>.</w:t>
      </w:r>
      <w:r w:rsidRPr="00651B05">
        <w:rPr>
          <w:color w:val="0070C0"/>
        </w:rPr>
        <w:fldChar w:fldCharType="begin"/>
      </w:r>
      <w:r w:rsidRPr="00651B05">
        <w:rPr>
          <w:color w:val="0070C0"/>
        </w:rPr>
        <w:instrText>ADDIN RW.CITE{{383 Kwok,SenW 2013}}</w:instrText>
      </w:r>
      <w:r w:rsidRPr="00651B05">
        <w:rPr>
          <w:color w:val="0070C0"/>
        </w:rPr>
        <w:fldChar w:fldCharType="separate"/>
      </w:r>
      <w:r w:rsidR="00806BC7" w:rsidRPr="00806BC7">
        <w:rPr>
          <w:rFonts w:eastAsia="Times New Roman" w:cs="Times New Roman"/>
          <w:vertAlign w:val="superscript"/>
        </w:rPr>
        <w:t>[17]</w:t>
      </w:r>
      <w:r w:rsidRPr="00651B05">
        <w:rPr>
          <w:color w:val="0070C0"/>
        </w:rPr>
        <w:fldChar w:fldCharType="end"/>
      </w:r>
    </w:p>
    <w:p w:rsidR="00651B05" w:rsidRDefault="00651B05" w:rsidP="00651B05">
      <w:pPr>
        <w:rPr>
          <w:color w:val="0070C0"/>
        </w:rPr>
      </w:pPr>
      <w:r w:rsidRPr="00651B05">
        <w:rPr>
          <w:color w:val="0070C0"/>
        </w:rPr>
        <w:t xml:space="preserve">Due to the low efficiency of the IEAP actuators, the overwhelming majority of the proposed applications are powered by the off-board power supplies. Hence, </w:t>
      </w:r>
      <w:r w:rsidR="00CA789B">
        <w:rPr>
          <w:color w:val="0070C0"/>
        </w:rPr>
        <w:t xml:space="preserve">the </w:t>
      </w:r>
      <w:r w:rsidRPr="00651B05">
        <w:rPr>
          <w:color w:val="0070C0"/>
        </w:rPr>
        <w:t>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651B05">
        <w:rPr>
          <w:color w:val="0070C0"/>
        </w:rPr>
        <w:fldChar w:fldCharType="begin"/>
      </w:r>
      <w:r w:rsidRPr="00651B05">
        <w:rPr>
          <w:color w:val="0070C0"/>
        </w:rPr>
        <w:instrText>ADDIN RW.CITE{{369 McGovern,Scott 2009; 412 Tan,Xiaobo 2006}}</w:instrText>
      </w:r>
      <w:r w:rsidRPr="00651B05">
        <w:rPr>
          <w:color w:val="0070C0"/>
        </w:rPr>
        <w:fldChar w:fldCharType="separate"/>
      </w:r>
      <w:r w:rsidR="00806BC7" w:rsidRPr="00806BC7">
        <w:rPr>
          <w:rFonts w:eastAsia="Times New Roman" w:cs="Times New Roman"/>
          <w:vertAlign w:val="superscript"/>
        </w:rPr>
        <w:t>[18, 19]</w:t>
      </w:r>
      <w:r w:rsidRPr="00651B05">
        <w:rPr>
          <w:color w:val="0070C0"/>
        </w:rPr>
        <w:fldChar w:fldCharType="end"/>
      </w:r>
      <w:r w:rsidRPr="00651B05">
        <w:rPr>
          <w:color w:val="0070C0"/>
        </w:rPr>
        <w:t xml:space="preserve"> The reason is elementary: the swimming robots require only infrequent strokes from an actuator for locomotion, while the buoyancy compensates the weight of battery.</w:t>
      </w:r>
    </w:p>
    <w:p w:rsidR="00651B05" w:rsidRPr="00651B05" w:rsidRDefault="00651B05" w:rsidP="00651B05">
      <w:pPr>
        <w:rPr>
          <w:color w:val="0070C0"/>
        </w:rPr>
      </w:pPr>
      <w:r w:rsidRPr="00651B05">
        <w:rPr>
          <w:color w:val="0070C0"/>
        </w:rPr>
        <w:t xml:space="preserve">In the current paper we report on the first IEAP robot in the world, capable to run on a smooth surface in open air, carrying its own power supply. For this application we developed an IEAP actuator where high strain and high elastic modulus are combined in a single laminate. </w:t>
      </w:r>
      <w:r w:rsidRPr="00651B05">
        <w:rPr>
          <w:rFonts w:cs="Times New Roman"/>
          <w:color w:val="0070C0"/>
          <w:szCs w:val="24"/>
        </w:rPr>
        <w:t xml:space="preserve">Its actuation performance is achieved by appropriately tuned manufacturing process and use of the carbide-derived carbon as an active electrode material, </w:t>
      </w:r>
      <w:r w:rsidR="00CA789B">
        <w:rPr>
          <w:rFonts w:cs="Times New Roman"/>
          <w:color w:val="0070C0"/>
          <w:szCs w:val="24"/>
        </w:rPr>
        <w:t>and</w:t>
      </w:r>
      <w:r w:rsidR="00CA789B" w:rsidRPr="00651B05">
        <w:rPr>
          <w:rFonts w:cs="Times New Roman"/>
          <w:color w:val="0070C0"/>
          <w:szCs w:val="24"/>
        </w:rPr>
        <w:t xml:space="preserve"> </w:t>
      </w:r>
      <w:r w:rsidRPr="00651B05">
        <w:rPr>
          <w:rFonts w:cs="Times New Roman"/>
          <w:color w:val="0070C0"/>
          <w:szCs w:val="24"/>
        </w:rPr>
        <w:t xml:space="preserve">stable in-air operation is enabled by ionic liquid electrolyte. </w:t>
      </w:r>
      <w:r w:rsidRPr="00651B05">
        <w:rPr>
          <w:color w:val="0070C0"/>
        </w:rPr>
        <w:t xml:space="preserve">The characteristic looping gait of the robot and locomotion of its biomimetic prototype – inchworm – are depicted in </w:t>
      </w:r>
      <w:r w:rsidRPr="00651B05">
        <w:rPr>
          <w:color w:val="0070C0"/>
        </w:rPr>
        <w:fldChar w:fldCharType="begin"/>
      </w:r>
      <w:r w:rsidRPr="00651B05">
        <w:rPr>
          <w:color w:val="0070C0"/>
        </w:rPr>
        <w:instrText xml:space="preserve"> REF _Ref378932660 \h </w:instrText>
      </w:r>
      <w:r w:rsidRPr="00651B05">
        <w:rPr>
          <w:color w:val="0070C0"/>
        </w:rPr>
      </w:r>
      <w:r w:rsidRPr="00651B05">
        <w:rPr>
          <w:color w:val="0070C0"/>
        </w:rPr>
        <w:fldChar w:fldCharType="separate"/>
      </w:r>
      <w:r w:rsidR="00FA0B33">
        <w:t xml:space="preserve">Figure </w:t>
      </w:r>
      <w:r w:rsidR="00FA0B33">
        <w:rPr>
          <w:noProof/>
        </w:rPr>
        <w:t>1</w:t>
      </w:r>
      <w:r w:rsidRPr="00651B05">
        <w:rPr>
          <w:color w:val="0070C0"/>
        </w:rPr>
        <w:fldChar w:fldCharType="end"/>
      </w:r>
      <w:r w:rsidRPr="00651B05">
        <w:rPr>
          <w:color w:val="0070C0"/>
        </w:rPr>
        <w:t xml:space="preserve">. The robot is microprocessor-controlled, can move autonomously on a smooth surface and even carry noteworthy extra payload. Its largest detail is a single IEAP actuator, which, similarly to inchworm, morphs the shape of the whole robot. To the best of our knowledge, weighing only 827 mg with the on-board battery, this is the lightest autonomous </w:t>
      </w:r>
      <w:proofErr w:type="spellStart"/>
      <w:r w:rsidRPr="00651B05">
        <w:rPr>
          <w:color w:val="0070C0"/>
        </w:rPr>
        <w:t>electroactive</w:t>
      </w:r>
      <w:proofErr w:type="spellEnd"/>
      <w:r w:rsidRPr="00651B05">
        <w:rPr>
          <w:color w:val="0070C0"/>
        </w:rPr>
        <w:t xml:space="preserve"> polymer robot developed so far.</w:t>
      </w:r>
    </w:p>
    <w:p w:rsidR="00ED313E" w:rsidRDefault="00ED313E" w:rsidP="00664550"/>
    <w:p w:rsidR="001357A4" w:rsidRDefault="00593146" w:rsidP="00613D0E">
      <w:pPr>
        <w:keepNext/>
        <w:spacing w:after="0"/>
      </w:pPr>
      <w:r>
        <w:rPr>
          <w:noProof/>
        </w:rPr>
        <w:lastRenderedPageBreak/>
        <w:drawing>
          <wp:inline distT="0" distB="0" distL="0" distR="0" wp14:anchorId="048EECA8" wp14:editId="7A19A472">
            <wp:extent cx="3060192" cy="225247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2252472"/>
                    </a:xfrm>
                    <a:prstGeom prst="rect">
                      <a:avLst/>
                    </a:prstGeom>
                  </pic:spPr>
                </pic:pic>
              </a:graphicData>
            </a:graphic>
          </wp:inline>
        </w:drawing>
      </w:r>
    </w:p>
    <w:p w:rsidR="001357A4" w:rsidRDefault="001357A4" w:rsidP="001357A4">
      <w:pPr>
        <w:pStyle w:val="Caption"/>
      </w:pPr>
      <w:bookmarkStart w:id="5" w:name="_Ref378932660"/>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1</w:t>
      </w:r>
      <w:r w:rsidR="00802AAB">
        <w:rPr>
          <w:noProof/>
        </w:rPr>
        <w:fldChar w:fldCharType="end"/>
      </w:r>
      <w:bookmarkEnd w:id="5"/>
      <w:proofErr w:type="gramStart"/>
      <w:r>
        <w:t>.</w:t>
      </w:r>
      <w:proofErr w:type="gramEnd"/>
      <w:r>
        <w:t xml:space="preserve"> </w:t>
      </w:r>
      <w:r w:rsidR="00A97FAE">
        <w:t xml:space="preserve">a) </w:t>
      </w:r>
      <w:r>
        <w:t xml:space="preserve">Locomotion of an inchworm gives inspiration for the design of </w:t>
      </w:r>
      <w:r w:rsidR="00A97FAE">
        <w:t xml:space="preserve">b) </w:t>
      </w:r>
      <w:r>
        <w:t xml:space="preserve">biomimetic </w:t>
      </w:r>
      <w:r w:rsidR="00A97FAE">
        <w:t xml:space="preserve">IEAP </w:t>
      </w:r>
      <w:r>
        <w:t>robot</w:t>
      </w:r>
      <w:r w:rsidR="00A97FAE">
        <w:t>.</w:t>
      </w:r>
    </w:p>
    <w:p w:rsidR="00B96488" w:rsidRDefault="003C3840" w:rsidP="00B96488">
      <w:pPr>
        <w:pStyle w:val="Heading1"/>
      </w:pPr>
      <w:r>
        <w:t xml:space="preserve">Towards biomimetic and autonomous robots </w:t>
      </w:r>
    </w:p>
    <w:p w:rsidR="00D03CC4" w:rsidRDefault="00D03CC4" w:rsidP="00D03CC4">
      <w:r>
        <w:t xml:space="preserve">Here we bring some examples and concepts of </w:t>
      </w:r>
      <w:proofErr w:type="spellStart"/>
      <w:r>
        <w:t>bioinspired</w:t>
      </w:r>
      <w:proofErr w:type="spellEnd"/>
      <w:r>
        <w:t xml:space="preserve"> and morphing </w:t>
      </w:r>
      <w:proofErr w:type="spellStart"/>
      <w:r>
        <w:t>microrobots</w:t>
      </w:r>
      <w:proofErr w:type="spellEnd"/>
      <w:r>
        <w:t>, proposed by several research groups in the recent years.</w:t>
      </w:r>
    </w:p>
    <w:p w:rsidR="00D03CC4" w:rsidRDefault="00D03CC4" w:rsidP="003952AB">
      <w:r>
        <w:t>The concept of inchworm-like locomotion is not new in the field of micro-rob</w:t>
      </w:r>
      <w:r w:rsidR="00A97FAE">
        <w:t xml:space="preserve">otics. The </w:t>
      </w:r>
      <w:proofErr w:type="spellStart"/>
      <w:r w:rsidR="00A97FAE">
        <w:t>hygromorphic</w:t>
      </w:r>
      <w:proofErr w:type="spellEnd"/>
      <w:r w:rsidR="00A97FAE">
        <w:t xml:space="preserve"> bilayer is</w:t>
      </w:r>
      <w:r>
        <w:t xml:space="preserve"> one of the most used </w:t>
      </w:r>
      <w:r w:rsidR="00A97FAE">
        <w:t>types</w:t>
      </w:r>
      <w:r>
        <w:t xml:space="preserve"> of actuator for this application. The centimeter-scale robots ‘walking’ on a ratcheted track have been developed using the humidity-sensitive thermally cross-linked </w:t>
      </w:r>
      <w:proofErr w:type="gramStart"/>
      <w:r w:rsidR="003952AB">
        <w:t>poly(</w:t>
      </w:r>
      <w:proofErr w:type="spellStart"/>
      <w:proofErr w:type="gramEnd"/>
      <w:r w:rsidR="003952AB">
        <w:t>allylamine</w:t>
      </w:r>
      <w:proofErr w:type="spellEnd"/>
      <w:r w:rsidR="003952AB">
        <w:t xml:space="preserve"> hydrochloride)/poly-(acrylic acid) </w:t>
      </w:r>
      <w:r>
        <w:t>films</w:t>
      </w:r>
      <w:r>
        <w:fldChar w:fldCharType="begin"/>
      </w:r>
      <w:r>
        <w:instrText>ADDIN RW.CITE{{338 Ma,Ying 2011; 339 Lee,Sang-Wook 2013}}</w:instrText>
      </w:r>
      <w:r>
        <w:fldChar w:fldCharType="separate"/>
      </w:r>
      <w:r w:rsidR="00806BC7" w:rsidRPr="00806BC7">
        <w:rPr>
          <w:rFonts w:eastAsia="Times New Roman" w:cs="Times New Roman"/>
          <w:vertAlign w:val="superscript"/>
        </w:rPr>
        <w:t>[20, 21]</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806BC7" w:rsidRPr="00806BC7">
        <w:rPr>
          <w:rFonts w:eastAsia="Times New Roman" w:cs="Times New Roman"/>
          <w:vertAlign w:val="superscript"/>
        </w:rPr>
        <w:t>[22]</w:t>
      </w:r>
      <w:r>
        <w:fldChar w:fldCharType="end"/>
      </w:r>
      <w:r>
        <w:t xml:space="preserve"> This type of actuation does not involve any electrical input or control. Locomotion on a ratcheted surface has also been demonstrated with gel, undergoing spontaneous periodic swelling and de-swelling oscillations.</w:t>
      </w:r>
      <w:r>
        <w:fldChar w:fldCharType="begin"/>
      </w:r>
      <w:r>
        <w:instrText>ADDIN RW.CITE{{368 Maeda,Shingo 2007}}</w:instrText>
      </w:r>
      <w:r>
        <w:fldChar w:fldCharType="separate"/>
      </w:r>
      <w:r w:rsidR="00806BC7" w:rsidRPr="00806BC7">
        <w:rPr>
          <w:rFonts w:eastAsia="Times New Roman" w:cs="Times New Roman"/>
          <w:vertAlign w:val="superscript"/>
        </w:rPr>
        <w:t>[23]</w:t>
      </w:r>
      <w:r>
        <w:fldChar w:fldCharType="end"/>
      </w:r>
      <w:r>
        <w:t xml:space="preserve"> The shortcoming of robots based on </w:t>
      </w:r>
      <w:proofErr w:type="spellStart"/>
      <w:r>
        <w:t>hygromorphic</w:t>
      </w:r>
      <w:proofErr w:type="spellEnd"/>
      <w:r>
        <w:t xml:space="preserve"> or self-oscillating actuators is </w:t>
      </w:r>
      <w:r w:rsidR="00A97FAE">
        <w:t xml:space="preserve">the </w:t>
      </w:r>
      <w:r>
        <w:t>l</w:t>
      </w:r>
      <w:r w:rsidR="00A97FAE">
        <w:t>imited</w:t>
      </w:r>
      <w:r>
        <w:t xml:space="preserve"> control over their operation.</w:t>
      </w:r>
    </w:p>
    <w:p w:rsidR="00D03CC4" w:rsidRDefault="00D03CC4" w:rsidP="00D03CC4">
      <w:r>
        <w:t xml:space="preserve">Another concept for propelling the </w:t>
      </w:r>
      <w:proofErr w:type="spellStart"/>
      <w:r>
        <w:t>morphic</w:t>
      </w:r>
      <w:proofErr w:type="spellEnd"/>
      <w:r>
        <w:t xml:space="preserve"> micro-robots - the pneumatic actuators - </w:t>
      </w:r>
      <w:r w:rsidR="003952AB">
        <w:t>has</w:t>
      </w:r>
      <w:r>
        <w:t xml:space="preserve"> attracted increasing attention due to their high flexibility, large deformations, and relatively high actuation speed.</w:t>
      </w:r>
      <w:r>
        <w:fldChar w:fldCharType="begin"/>
      </w:r>
      <w:r>
        <w:instrText>ADDIN RW.CITE{{383 Kwok,SenW 2013; 203 Ilievski,F. 2011; 382 Morin,StephenA 2012; 381 Mosadegh,Bobak 2013}}</w:instrText>
      </w:r>
      <w:r>
        <w:fldChar w:fldCharType="separate"/>
      </w:r>
      <w:r w:rsidR="00806BC7" w:rsidRPr="00806BC7">
        <w:rPr>
          <w:rFonts w:eastAsia="Times New Roman" w:cs="Times New Roman"/>
          <w:vertAlign w:val="superscript"/>
        </w:rPr>
        <w:t>[17, 24-26]</w:t>
      </w:r>
      <w:r>
        <w:fldChar w:fldCharType="end"/>
      </w:r>
      <w:r>
        <w:t xml:space="preserve"> However, these robots are connected to external pumping and commuting units via trailing </w:t>
      </w:r>
      <w:r w:rsidR="00A97FAE">
        <w:t xml:space="preserve">bundle of </w:t>
      </w:r>
      <w:r>
        <w:t>tubes. The off-board equipmen</w:t>
      </w:r>
      <w:r w:rsidR="003952AB">
        <w:t xml:space="preserve">t </w:t>
      </w:r>
      <w:r w:rsidR="00A97FAE">
        <w:t>for</w:t>
      </w:r>
      <w:r w:rsidR="003952AB">
        <w:t xml:space="preserve"> such robots is, as a rule,</w:t>
      </w:r>
      <w:r>
        <w:t xml:space="preserve"> several orders of magnitudes larger and heavier than the robot itself, </w:t>
      </w:r>
      <w:proofErr w:type="gramStart"/>
      <w:r>
        <w:t>conflicting</w:t>
      </w:r>
      <w:proofErr w:type="gramEnd"/>
      <w:r>
        <w:t xml:space="preserve"> the whole concept of autonomous robots.</w:t>
      </w:r>
    </w:p>
    <w:p w:rsidR="00D03CC4" w:rsidRDefault="00D03CC4" w:rsidP="00D03CC4">
      <w:r>
        <w:lastRenderedPageBreak/>
        <w:t>The working voltage of the dielectric elastomer or piezoelectric actuators is limited by the dielectric breakdown voltage of</w:t>
      </w:r>
      <w:r w:rsidR="003952AB">
        <w:t xml:space="preserve"> the dielectric, and is typical</w:t>
      </w:r>
      <w:r>
        <w:t xml:space="preserve">ly between a few hundreds volts and tens of kilovolts </w:t>
      </w:r>
      <w:r>
        <w:fldChar w:fldCharType="begin"/>
      </w:r>
      <w:r>
        <w:instrText>ADDIN RW.CITE{{370 Brochu,Paul 2010}}</w:instrText>
      </w:r>
      <w:r>
        <w:fldChar w:fldCharType="separate"/>
      </w:r>
      <w:r w:rsidR="00806BC7" w:rsidRPr="00806BC7">
        <w:rPr>
          <w:rFonts w:eastAsia="Times New Roman" w:cs="Times New Roman"/>
          <w:vertAlign w:val="superscript"/>
        </w:rPr>
        <w:t>[27]</w:t>
      </w:r>
      <w:r>
        <w:fldChar w:fldCharType="end"/>
      </w:r>
      <w:r>
        <w:t xml:space="preserve">. Utilization of dielectric elastomer or polymer piezoelectric actuators in the autonomous robots is challenged due to </w:t>
      </w:r>
      <w:r w:rsidR="00A97FAE">
        <w:t xml:space="preserve">the </w:t>
      </w:r>
      <w:r>
        <w:t>complexity of miniaturized high-voltage power supplies.</w:t>
      </w:r>
    </w:p>
    <w:p w:rsidR="00D03CC4" w:rsidRDefault="00D03CC4" w:rsidP="00D03CC4">
      <w:r>
        <w:t xml:space="preserve">Ionic polymer-metal composite (IPMC) is supposedly the best known type of IEAP. Therefore IMPC actuators have found widespread deployment in biomimetic robotics. As the traditional IPMCs </w:t>
      </w:r>
      <w:r w:rsidR="003C3840">
        <w:t>rely</w:t>
      </w:r>
      <w:r>
        <w:t xml:space="preserve"> on the presence of water as a solvent, the IPMC actuators are mostly used in the underwater applications. A plethora of IPMC-driven underwater robots, inspired by, for example, rays</w:t>
      </w:r>
      <w:r>
        <w:fldChar w:fldCharType="begin"/>
      </w:r>
      <w:r>
        <w:instrText>ADDIN RW.CITE{{400 Punning,Andres 2004}}</w:instrText>
      </w:r>
      <w:r>
        <w:fldChar w:fldCharType="separate"/>
      </w:r>
      <w:r w:rsidR="00806BC7" w:rsidRPr="00806BC7">
        <w:rPr>
          <w:rFonts w:eastAsia="Times New Roman" w:cs="Times New Roman"/>
          <w:vertAlign w:val="superscript"/>
        </w:rPr>
        <w:t>[28]</w:t>
      </w:r>
      <w:r>
        <w:fldChar w:fldCharType="end"/>
      </w:r>
      <w:r>
        <w:t>, jellyfish,</w:t>
      </w:r>
      <w:r>
        <w:fldChar w:fldCharType="begin"/>
      </w:r>
      <w:r>
        <w:instrText>ADDIN RW.CITE{{409 Najem,Joseph 2012}}</w:instrText>
      </w:r>
      <w:r>
        <w:fldChar w:fldCharType="separate"/>
      </w:r>
      <w:r w:rsidR="00806BC7" w:rsidRPr="00806BC7">
        <w:rPr>
          <w:rFonts w:eastAsia="Times New Roman" w:cs="Times New Roman"/>
          <w:vertAlign w:val="superscript"/>
        </w:rPr>
        <w:t>[29]</w:t>
      </w:r>
      <w:r>
        <w:fldChar w:fldCharType="end"/>
      </w:r>
      <w:r>
        <w:t xml:space="preserve"> stalked protozoa,</w:t>
      </w:r>
      <w:r>
        <w:fldChar w:fldCharType="begin"/>
      </w:r>
      <w:r>
        <w:instrText>ADDIN RW.CITE{{419 Sareh,Sina 2013}}</w:instrText>
      </w:r>
      <w:r>
        <w:fldChar w:fldCharType="separate"/>
      </w:r>
      <w:r w:rsidR="00806BC7" w:rsidRPr="00806BC7">
        <w:rPr>
          <w:rFonts w:eastAsia="Times New Roman" w:cs="Times New Roman"/>
          <w:vertAlign w:val="superscript"/>
        </w:rPr>
        <w:t>[30]</w:t>
      </w:r>
      <w:r>
        <w:fldChar w:fldCharType="end"/>
      </w:r>
      <w:r>
        <w:t xml:space="preserve"> insects,</w:t>
      </w:r>
      <w:r>
        <w:fldChar w:fldCharType="begin"/>
      </w:r>
      <w:r>
        <w:instrText>ADDIN RW.CITE{{408 Guo,Shuxiang 2008}}</w:instrText>
      </w:r>
      <w:r>
        <w:fldChar w:fldCharType="separate"/>
      </w:r>
      <w:r w:rsidR="00806BC7" w:rsidRPr="00806BC7">
        <w:rPr>
          <w:rFonts w:eastAsia="Times New Roman" w:cs="Times New Roman"/>
          <w:vertAlign w:val="superscript"/>
        </w:rPr>
        <w:t>[31]</w:t>
      </w:r>
      <w:r>
        <w:fldChar w:fldCharType="end"/>
      </w:r>
      <w:r>
        <w:t xml:space="preserve"> or snakes</w:t>
      </w:r>
      <w:r>
        <w:fldChar w:fldCharType="begin"/>
      </w:r>
      <w:r>
        <w:instrText>ADDIN RW.CITE{{410 Kamamichi,Norihiro 2006}}</w:instrText>
      </w:r>
      <w:r>
        <w:fldChar w:fldCharType="separate"/>
      </w:r>
      <w:r w:rsidR="00806BC7" w:rsidRPr="00806BC7">
        <w:rPr>
          <w:rFonts w:eastAsia="Times New Roman" w:cs="Times New Roman"/>
          <w:vertAlign w:val="superscript"/>
        </w:rPr>
        <w:t>[32]</w:t>
      </w:r>
      <w:r>
        <w:fldChar w:fldCharType="end"/>
      </w:r>
      <w:r>
        <w:t>, have been reported in the scientific journals and conferences. IPMC</w:t>
      </w:r>
      <w:r w:rsidR="003C3840">
        <w:t>s also show promising results as</w:t>
      </w:r>
      <w:r>
        <w:t xml:space="preserve"> controlled surfaces of submarines.</w:t>
      </w:r>
      <w:r>
        <w:fldChar w:fldCharType="begin"/>
      </w:r>
      <w:r>
        <w:instrText>ADDIN RW.CITE{{389 Palmre,Viljar 2013}}</w:instrText>
      </w:r>
      <w:r>
        <w:fldChar w:fldCharType="separate"/>
      </w:r>
      <w:r w:rsidR="00806BC7" w:rsidRPr="00806BC7">
        <w:rPr>
          <w:rFonts w:eastAsia="Times New Roman" w:cs="Times New Roman"/>
          <w:vertAlign w:val="superscript"/>
        </w:rPr>
        <w:t>[33]</w:t>
      </w:r>
      <w:r>
        <w:fldChar w:fldCharType="end"/>
      </w:r>
      <w:r>
        <w:t xml:space="preserve"> The IPMC-based in-air operating shape-morphing robots are inspired, for example, by </w:t>
      </w:r>
      <w:proofErr w:type="gramStart"/>
      <w:r>
        <w:t>worms</w:t>
      </w:r>
      <w:proofErr w:type="gramEnd"/>
      <w:r>
        <w:fldChar w:fldCharType="begin"/>
      </w:r>
      <w:r>
        <w:instrText>ADDIN RW.CITE{{390 Arena,Paolo 2006}}</w:instrText>
      </w:r>
      <w:r>
        <w:fldChar w:fldCharType="separate"/>
      </w:r>
      <w:r w:rsidR="00806BC7" w:rsidRPr="00806BC7">
        <w:rPr>
          <w:rFonts w:eastAsia="Times New Roman" w:cs="Times New Roman"/>
          <w:vertAlign w:val="superscript"/>
        </w:rPr>
        <w:t>[34]</w:t>
      </w:r>
      <w:r>
        <w:fldChar w:fldCharType="end"/>
      </w:r>
      <w:r>
        <w:t xml:space="preserve"> or amoeba,</w:t>
      </w:r>
      <w:r>
        <w:fldChar w:fldCharType="begin"/>
      </w:r>
      <w:r>
        <w:instrText>ADDIN RW.CITE{{392 Hou,JiPing 2010}}</w:instrText>
      </w:r>
      <w:r>
        <w:fldChar w:fldCharType="separate"/>
      </w:r>
      <w:r w:rsidR="00806BC7" w:rsidRPr="00806BC7">
        <w:rPr>
          <w:rFonts w:eastAsia="Times New Roman" w:cs="Times New Roman"/>
          <w:vertAlign w:val="superscript"/>
        </w:rPr>
        <w:t>[15]</w:t>
      </w:r>
      <w:r>
        <w:fldChar w:fldCharType="end"/>
      </w:r>
      <w:r>
        <w:t xml:space="preserve"> or are just some engineered structures without any particular biological prototype </w:t>
      </w:r>
      <w:r>
        <w:fldChar w:fldCharType="begin"/>
      </w:r>
      <w:r>
        <w:instrText>ADDIN RW.CITE{{384 Firouzeh,A 2012}}</w:instrText>
      </w:r>
      <w:r>
        <w:fldChar w:fldCharType="separate"/>
      </w:r>
      <w:r w:rsidR="00806BC7" w:rsidRPr="00806BC7">
        <w:rPr>
          <w:rFonts w:eastAsia="Times New Roman" w:cs="Times New Roman"/>
          <w:vertAlign w:val="superscript"/>
        </w:rPr>
        <w:t>[35]</w:t>
      </w:r>
      <w:r>
        <w:fldChar w:fldCharType="end"/>
      </w:r>
      <w:r>
        <w:t>. However, the lifetime of these proof-of-concept robots in air is limited, due to evaporation of the solvent. All of them are, as a rule, powered through trailing wires.</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337F4B" w:rsidRDefault="005F6449" w:rsidP="00B54DB8">
      <w:r>
        <w:t xml:space="preserve">An actuator that can be applied in the construction of a biomimetic </w:t>
      </w:r>
      <w:proofErr w:type="spellStart"/>
      <w:r>
        <w:t>microrobot</w:t>
      </w:r>
      <w:proofErr w:type="spellEnd"/>
      <w:r>
        <w:t xml:space="preserve"> must be able to generate high electrically induced strains, must be able to support the weight of the robot, have the electrodes with exceptionally high electronic conductivity, and should not have considerable creep. An actuator that combines all these properties was manufactured by the combination between casting, spray-painting, and lamination methods.</w:t>
      </w:r>
    </w:p>
    <w:p w:rsidR="00806BC7" w:rsidRDefault="00337F4B" w:rsidP="00B54DB8">
      <w:r>
        <w:t>The actuator is manufac</w:t>
      </w:r>
      <w:r w:rsidR="00806BC7">
        <w:t xml:space="preserve">tured by first </w:t>
      </w:r>
      <w:r w:rsidR="005C0414">
        <w:t>fabricating</w:t>
      </w:r>
      <w:r w:rsidR="00806BC7">
        <w:t xml:space="preserve"> the </w:t>
      </w:r>
      <w:r>
        <w:t>membrane</w:t>
      </w:r>
      <w:r w:rsidR="005C0414">
        <w:t xml:space="preserve"> containing </w:t>
      </w:r>
      <w:proofErr w:type="spellStart"/>
      <w:r w:rsidR="005C0414" w:rsidRPr="00EE1DC6">
        <w:t>polyvinylidene</w:t>
      </w:r>
      <w:proofErr w:type="spellEnd"/>
      <w:r w:rsidR="005C0414" w:rsidRPr="00EE1DC6">
        <w:t xml:space="preserve"> fluoride co-</w:t>
      </w:r>
      <w:proofErr w:type="spellStart"/>
      <w:r w:rsidR="005C0414" w:rsidRPr="00EE1DC6">
        <w:t>hexafluoropropylene</w:t>
      </w:r>
      <w:proofErr w:type="spellEnd"/>
      <w:r w:rsidR="005C0414">
        <w:t xml:space="preserve"> (</w:t>
      </w:r>
      <w:proofErr w:type="spellStart"/>
      <w:r w:rsidR="005C0414">
        <w:t>PVdF</w:t>
      </w:r>
      <w:proofErr w:type="spellEnd"/>
      <w:r w:rsidR="005C0414">
        <w:t xml:space="preserve">-HFP) and </w:t>
      </w:r>
      <w:r w:rsidR="005C0414" w:rsidRPr="00EE1DC6">
        <w:t xml:space="preserve">1-ethyl-3-methylimidazolium </w:t>
      </w:r>
      <w:proofErr w:type="spellStart"/>
      <w:r w:rsidR="005C0414" w:rsidRPr="00EE1DC6">
        <w:t>trifluoromethanesulphonate</w:t>
      </w:r>
      <w:proofErr w:type="spellEnd"/>
      <w:r w:rsidR="005C0414">
        <w:t xml:space="preserve"> (EMITFS) ionic liquid by casting method</w:t>
      </w:r>
      <w:r>
        <w:t xml:space="preserve">. </w:t>
      </w:r>
      <w:r w:rsidR="005C0414">
        <w:t>The</w:t>
      </w:r>
      <w:r w:rsidR="00806BC7">
        <w:t xml:space="preserve"> cast membrane consists of </w:t>
      </w:r>
      <w:proofErr w:type="spellStart"/>
      <w:r w:rsidR="00806BC7">
        <w:t>PVdF</w:t>
      </w:r>
      <w:proofErr w:type="spellEnd"/>
      <w:r w:rsidR="00806BC7">
        <w:t xml:space="preserve">-HFP that is highly </w:t>
      </w:r>
      <w:r w:rsidR="005F6449">
        <w:t>swollen in the EMITFS ionic liquid</w:t>
      </w:r>
      <w:r w:rsidR="00806BC7">
        <w:t xml:space="preserve">. The ions of EMITFS </w:t>
      </w:r>
      <w:r w:rsidR="00806BC7">
        <w:lastRenderedPageBreak/>
        <w:t xml:space="preserve">ionic liquid can easily move in the </w:t>
      </w:r>
      <w:proofErr w:type="spellStart"/>
      <w:r w:rsidR="00806BC7">
        <w:t>fluoropolymer</w:t>
      </w:r>
      <w:proofErr w:type="spellEnd"/>
      <w:r w:rsidR="00806BC7">
        <w:t xml:space="preserve"> network.</w:t>
      </w:r>
      <w:r w:rsidR="005F6449">
        <w:t xml:space="preserve"> </w:t>
      </w:r>
      <w:r>
        <w:t xml:space="preserve">The thickness of the cast membrane is approximately 120 </w:t>
      </w:r>
      <w:r>
        <w:rPr>
          <w:rFonts w:cs="Times New Roman"/>
        </w:rPr>
        <w:t>µ</w:t>
      </w:r>
      <w:r>
        <w:t xml:space="preserve">m. </w:t>
      </w:r>
    </w:p>
    <w:p w:rsidR="00806BC7" w:rsidRDefault="00806BC7" w:rsidP="00B54DB8">
      <w:r>
        <w:t xml:space="preserve">Carbide-derived carbon </w:t>
      </w:r>
      <w:r w:rsidR="00E4629A">
        <w:t xml:space="preserve">with </w:t>
      </w:r>
      <w:r>
        <w:t xml:space="preserve">an outstanding electrically induced </w:t>
      </w:r>
      <w:proofErr w:type="gramStart"/>
      <w:r>
        <w:t>strain</w:t>
      </w:r>
      <w:proofErr w:type="gramEnd"/>
      <w:r>
        <w:fldChar w:fldCharType="begin"/>
      </w:r>
      <w:r>
        <w:instrText>ADDIN RW.CITE{{397 Kosidlo,U 2013}}</w:instrText>
      </w:r>
      <w:r>
        <w:fldChar w:fldCharType="separate"/>
      </w:r>
      <w:r w:rsidRPr="00806BC7">
        <w:rPr>
          <w:rFonts w:eastAsia="Times New Roman" w:cs="Times New Roman"/>
          <w:vertAlign w:val="superscript"/>
        </w:rPr>
        <w:t>[36]</w:t>
      </w:r>
      <w:r>
        <w:fldChar w:fldCharType="end"/>
      </w:r>
      <w:r w:rsidR="00E4629A">
        <w:t xml:space="preserve"> is chosen as the active electrode material. A binder is generally needed to form compact layers of carbonaceous </w:t>
      </w:r>
      <w:proofErr w:type="gramStart"/>
      <w:r w:rsidR="00E4629A">
        <w:t>electrodes</w:t>
      </w:r>
      <w:proofErr w:type="gramEnd"/>
      <w:r w:rsidR="00E4629A">
        <w:t xml:space="preserve"> – </w:t>
      </w:r>
      <w:proofErr w:type="spellStart"/>
      <w:r w:rsidR="00E4629A">
        <w:t>PVdF</w:t>
      </w:r>
      <w:proofErr w:type="spellEnd"/>
      <w:r w:rsidR="00E4629A">
        <w:t>-HFP is used for this purpose.</w:t>
      </w:r>
      <w:r>
        <w:t xml:space="preserve"> The electrodes </w:t>
      </w:r>
      <w:r w:rsidR="00E4629A">
        <w:t>are formed by painting layer-by-layer th</w:t>
      </w:r>
      <w:r w:rsidR="00337F4B">
        <w:t>e</w:t>
      </w:r>
      <w:r w:rsidR="00E4629A">
        <w:t xml:space="preserve"> mixture of </w:t>
      </w:r>
      <w:proofErr w:type="spellStart"/>
      <w:r w:rsidR="00E4629A">
        <w:t>TiC</w:t>
      </w:r>
      <w:proofErr w:type="spellEnd"/>
      <w:r w:rsidR="00E4629A">
        <w:t>-</w:t>
      </w:r>
      <w:r w:rsidR="00337F4B">
        <w:t>CDC</w:t>
      </w:r>
      <w:r w:rsidR="00E4629A">
        <w:t xml:space="preserve">, </w:t>
      </w:r>
      <w:proofErr w:type="spellStart"/>
      <w:proofErr w:type="gramStart"/>
      <w:r w:rsidR="00337F4B">
        <w:t>PVdF</w:t>
      </w:r>
      <w:proofErr w:type="spellEnd"/>
      <w:r w:rsidR="00E4629A">
        <w:t>(</w:t>
      </w:r>
      <w:proofErr w:type="gramEnd"/>
      <w:r w:rsidR="00E4629A">
        <w:t xml:space="preserve">HFP), </w:t>
      </w:r>
      <w:r w:rsidR="00337F4B">
        <w:t>EMITFS</w:t>
      </w:r>
      <w:r w:rsidR="00E4629A">
        <w:t>, and an appropriate solvent</w:t>
      </w:r>
      <w:r w:rsidR="00337F4B">
        <w:t xml:space="preserve"> on the membrane. A total of approximately 20 layers of electrode were painted on the actuator to achieve a</w:t>
      </w:r>
      <w:r w:rsidR="00337F4B" w:rsidRPr="009C3078">
        <w:t xml:space="preserve"> </w:t>
      </w:r>
      <w:r w:rsidR="00337F4B">
        <w:t xml:space="preserve">total thickness of 450 </w:t>
      </w:r>
      <w:r w:rsidR="00337F4B">
        <w:rPr>
          <w:rFonts w:cs="Times New Roman"/>
        </w:rPr>
        <w:t>µ</w:t>
      </w:r>
      <w:r w:rsidR="00337F4B">
        <w:t xml:space="preserve">m. </w:t>
      </w:r>
      <w:r w:rsidR="00E4629A">
        <w:t xml:space="preserve">During removal of the </w:t>
      </w:r>
      <w:r w:rsidR="00EB20B2">
        <w:t xml:space="preserve">volatile </w:t>
      </w:r>
      <w:r w:rsidR="00E4629A">
        <w:t xml:space="preserve">solvents used in the painting stage, the individual grains of CDC are tightly </w:t>
      </w:r>
      <w:r w:rsidR="00EB20B2">
        <w:t>wrapped</w:t>
      </w:r>
      <w:r w:rsidR="00E4629A">
        <w:t xml:space="preserve"> together by the </w:t>
      </w:r>
      <w:proofErr w:type="spellStart"/>
      <w:r w:rsidR="00E4629A">
        <w:t>fluoropolymer</w:t>
      </w:r>
      <w:proofErr w:type="spellEnd"/>
      <w:r w:rsidR="00E4629A">
        <w:t xml:space="preserve"> </w:t>
      </w:r>
      <w:r w:rsidR="00EB20B2">
        <w:t>threads</w:t>
      </w:r>
      <w:r w:rsidR="00E4629A">
        <w:t xml:space="preserve">. </w:t>
      </w:r>
      <w:r w:rsidR="00EB20B2">
        <w:t xml:space="preserve">The outstanding </w:t>
      </w:r>
      <w:proofErr w:type="spellStart"/>
      <w:r w:rsidR="00EB20B2">
        <w:t>mechanoelectrical</w:t>
      </w:r>
      <w:proofErr w:type="spellEnd"/>
      <w:r w:rsidR="00EB20B2">
        <w:t xml:space="preserve"> properties are achieved by the precise selection of the ratio between the components in the electrode. </w:t>
      </w:r>
      <w:r>
        <w:t>An exceptionally high electronic conductivity of the electrodes is achieved by gluing three layers of</w:t>
      </w:r>
      <w:r w:rsidR="00337F4B">
        <w:t xml:space="preserve"> </w:t>
      </w:r>
      <w:r>
        <w:t>130-nm</w:t>
      </w:r>
      <w:r w:rsidR="00337F4B">
        <w:t xml:space="preserve"> gold foils </w:t>
      </w:r>
      <w:r>
        <w:t>o</w:t>
      </w:r>
      <w:r w:rsidR="00337F4B">
        <w:t>n both sides of the laminate</w:t>
      </w:r>
      <w:r>
        <w:t xml:space="preserve"> to form current collectors</w:t>
      </w:r>
      <w:r w:rsidR="00337F4B">
        <w:t xml:space="preserve">. The scanning electron microscope image of the cross-section of the IEAP is given in </w:t>
      </w:r>
      <w:r w:rsidR="00337F4B">
        <w:fldChar w:fldCharType="begin"/>
      </w:r>
      <w:r w:rsidR="00337F4B">
        <w:instrText xml:space="preserve"> REF _Ref379480182 \h </w:instrText>
      </w:r>
      <w:r w:rsidR="00337F4B">
        <w:fldChar w:fldCharType="separate"/>
      </w:r>
      <w:r w:rsidR="00FA0B33">
        <w:t xml:space="preserve">Figure </w:t>
      </w:r>
      <w:r w:rsidR="00FA0B33">
        <w:rPr>
          <w:noProof/>
        </w:rPr>
        <w:t>2</w:t>
      </w:r>
      <w:r w:rsidR="00337F4B">
        <w:fldChar w:fldCharType="end"/>
      </w:r>
      <w:r w:rsidR="00337F4B">
        <w:t>.</w:t>
      </w:r>
      <w:r>
        <w:t xml:space="preserve"> </w:t>
      </w:r>
    </w:p>
    <w:p w:rsidR="00B94999" w:rsidRDefault="00806BC7" w:rsidP="00B54DB8">
      <w:r>
        <w:t xml:space="preserve">As the final step of the manufacturing process, the laminate is shape-programmed. </w:t>
      </w:r>
      <w:r w:rsidR="0062467A">
        <w:t xml:space="preserve">The conventional IEAP actuators are typically made in a planar sheet form. Instead, the constructed IEAP robot </w:t>
      </w:r>
      <w:r w:rsidR="00B94999">
        <w:t>utilizes an actuator with a</w:t>
      </w:r>
      <w:r w:rsidR="0062467A">
        <w:t xml:space="preserve"> </w:t>
      </w:r>
      <w:r w:rsidR="00B94999">
        <w:t xml:space="preserve">curved </w:t>
      </w:r>
      <w:r w:rsidR="0062467A">
        <w:t>initial shape.</w:t>
      </w:r>
      <w:r w:rsidR="00B94999">
        <w:t xml:space="preserve"> The initial shape is programmed using heat-treatment during the manufacturing process.</w:t>
      </w:r>
      <w:r w:rsidR="0062467A">
        <w:t xml:space="preserve"> </w:t>
      </w:r>
      <w:r w:rsidR="00B94999">
        <w:t>The initial shape of the actuator retained well during the performed experiments</w:t>
      </w:r>
      <w:r>
        <w:t xml:space="preserve"> without any noticeable creep</w:t>
      </w:r>
      <w:r w:rsidR="00B94999">
        <w:t>.</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 xml:space="preserve">he key for fabrication of an actuator with a high strain and stress lies in precise selection of the ratio between </w:t>
      </w:r>
      <w:r w:rsidR="00337F4B">
        <w:t xml:space="preserve">the </w:t>
      </w:r>
      <w:r w:rsidR="00B54DB8">
        <w:t>components in the electrode and the thickness ratio between the membrane and the electrode.</w:t>
      </w:r>
      <w:r>
        <w:t xml:space="preserve"> </w:t>
      </w:r>
    </w:p>
    <w:p w:rsidR="009C3078" w:rsidRDefault="00593146" w:rsidP="00613D0E">
      <w:pPr>
        <w:keepNext/>
        <w:spacing w:after="0"/>
      </w:pPr>
      <w:r>
        <w:rPr>
          <w:noProof/>
        </w:rPr>
        <w:lastRenderedPageBreak/>
        <w:drawing>
          <wp:inline distT="0" distB="0" distL="0" distR="0" wp14:anchorId="5CDBA74F" wp14:editId="71AE6102">
            <wp:extent cx="3060192" cy="130454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192" cy="1304544"/>
                    </a:xfrm>
                    <a:prstGeom prst="rect">
                      <a:avLst/>
                    </a:prstGeom>
                  </pic:spPr>
                </pic:pic>
              </a:graphicData>
            </a:graphic>
          </wp:inline>
        </w:drawing>
      </w:r>
      <w:ins w:id="6" w:author="Andres Punning" w:date="2014-02-27T10:27:00Z">
        <w:r w:rsidR="00D043FB">
          <w:rPr>
            <w:noProof/>
          </w:rPr>
          <w:drawing>
            <wp:inline distT="0" distB="0" distL="0" distR="0" wp14:anchorId="49CC70D4" wp14:editId="43114C75">
              <wp:extent cx="2133891" cy="1733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oLiha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35060" cy="1734652"/>
                      </a:xfrm>
                      <a:prstGeom prst="rect">
                        <a:avLst/>
                      </a:prstGeom>
                    </pic:spPr>
                  </pic:pic>
                </a:graphicData>
              </a:graphic>
            </wp:inline>
          </w:drawing>
        </w:r>
      </w:ins>
    </w:p>
    <w:p w:rsidR="009C3078" w:rsidRDefault="009C3078" w:rsidP="009A7422">
      <w:pPr>
        <w:pStyle w:val="Caption"/>
      </w:pPr>
      <w:bookmarkStart w:id="7" w:name="_Ref379480182"/>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2</w:t>
      </w:r>
      <w:r w:rsidR="00802AAB">
        <w:rPr>
          <w:noProof/>
        </w:rPr>
        <w:fldChar w:fldCharType="end"/>
      </w:r>
      <w:bookmarkEnd w:id="7"/>
      <w:proofErr w:type="gramStart"/>
      <w:r w:rsidR="009A7422">
        <w:rPr>
          <w:noProof/>
        </w:rPr>
        <w:t>.</w:t>
      </w:r>
      <w:proofErr w:type="gramEnd"/>
      <w:r>
        <w:t xml:space="preserve"> </w:t>
      </w:r>
      <w:proofErr w:type="gramStart"/>
      <w:r w:rsidR="009A7422">
        <w:t>Scanning electron micrograph of the cross-</w:t>
      </w:r>
      <w:commentRangeStart w:id="8"/>
      <w:r w:rsidR="009A7422">
        <w:t>section of the IEAP</w:t>
      </w:r>
      <w:commentRangeEnd w:id="8"/>
      <w:r w:rsidR="00D043FB">
        <w:rPr>
          <w:rStyle w:val="CommentReference"/>
          <w:b w:val="0"/>
          <w:bCs w:val="0"/>
          <w:color w:val="auto"/>
        </w:rPr>
        <w:commentReference w:id="8"/>
      </w:r>
      <w:r w:rsidR="009A7422">
        <w:t>.</w:t>
      </w:r>
      <w:proofErr w:type="gramEnd"/>
    </w:p>
    <w:p w:rsidR="009C3078" w:rsidRDefault="0094020A" w:rsidP="009C3078">
      <w:pPr>
        <w:pStyle w:val="Heading2"/>
      </w:pPr>
      <w:ins w:id="9" w:author="Andres Punning" w:date="2014-02-27T10:40:00Z">
        <w:r>
          <w:t xml:space="preserve"> </w:t>
        </w:r>
      </w:ins>
      <w:r w:rsidR="009C3078">
        <w:t>Construction of the Robot</w:t>
      </w:r>
    </w:p>
    <w:p w:rsidR="00FA0B33" w:rsidRDefault="00EB20B2" w:rsidP="00D83F68">
      <w:r>
        <w:t>The most e</w:t>
      </w:r>
      <w:r w:rsidR="00D043FB">
        <w:t>v</w:t>
      </w:r>
      <w:r>
        <w:t>i</w:t>
      </w:r>
      <w:r w:rsidR="00D043FB">
        <w:t>d</w:t>
      </w:r>
      <w:r>
        <w:t xml:space="preserve">ent part of the robot is the curved IEAP actuator. The </w:t>
      </w:r>
      <w:r w:rsidR="00BD10B9">
        <w:t xml:space="preserve">actuator is </w:t>
      </w:r>
      <w:r w:rsidR="00D043FB">
        <w:t xml:space="preserve">much </w:t>
      </w:r>
      <w:r>
        <w:t>large</w:t>
      </w:r>
      <w:r w:rsidR="00D043FB">
        <w:t>r than</w:t>
      </w:r>
      <w:r w:rsidR="00BD10B9">
        <w:t xml:space="preserve"> the </w:t>
      </w:r>
      <w:r>
        <w:t xml:space="preserve">rest of the </w:t>
      </w:r>
      <w:r w:rsidR="00D043FB">
        <w:t>details</w:t>
      </w:r>
      <w:r w:rsidR="00BD10B9">
        <w:t xml:space="preserve">; therefore it seems </w:t>
      </w:r>
      <w:r w:rsidR="00D043FB">
        <w:t xml:space="preserve">as if the </w:t>
      </w:r>
      <w:r>
        <w:t xml:space="preserve">components of the robot </w:t>
      </w:r>
      <w:r w:rsidR="00D043FB">
        <w:t>were</w:t>
      </w:r>
      <w:r>
        <w:t xml:space="preserve"> attached </w:t>
      </w:r>
      <w:r w:rsidR="00D043FB">
        <w:t>to</w:t>
      </w:r>
      <w:r>
        <w:t xml:space="preserve"> the actuator</w:t>
      </w:r>
      <w:r w:rsidR="00DF4BC8">
        <w:t xml:space="preserve"> and</w:t>
      </w:r>
      <w:r w:rsidR="00BD10B9">
        <w:t xml:space="preserve"> not </w:t>
      </w:r>
      <w:r w:rsidR="00BD10B9" w:rsidRPr="00BD10B9">
        <w:rPr>
          <w:i/>
        </w:rPr>
        <w:t>vice versa</w:t>
      </w:r>
      <w:r>
        <w:t>.</w:t>
      </w:r>
      <w:r w:rsidR="009A7422">
        <w:t xml:space="preserve"> </w:t>
      </w:r>
      <w:r w:rsidR="0094020A">
        <w:t>To implement cyclic motion, the control waveform is generated by an on-board microcontroller, while</w:t>
      </w:r>
      <w:r w:rsidR="004E6522">
        <w:t xml:space="preserve"> t</w:t>
      </w:r>
      <w:r w:rsidR="0094020A">
        <w:t xml:space="preserve">he </w:t>
      </w:r>
      <w:r w:rsidR="004E6522">
        <w:t xml:space="preserve">driving </w:t>
      </w:r>
      <w:r w:rsidR="0094020A">
        <w:t>electric c</w:t>
      </w:r>
      <w:r w:rsidR="009A7422">
        <w:t>urrent</w:t>
      </w:r>
      <w:r w:rsidR="004E6522">
        <w:t xml:space="preserve"> of the actuator</w:t>
      </w:r>
      <w:r w:rsidR="009A7422">
        <w:t xml:space="preserve"> is amplified </w:t>
      </w:r>
      <w:r w:rsidR="0094020A">
        <w:t>by</w:t>
      </w:r>
      <w:r w:rsidR="009A7422">
        <w:t xml:space="preserve"> an H-bridge integrated circuit.</w:t>
      </w:r>
      <w:r w:rsidR="003A403E">
        <w:t xml:space="preserve"> </w:t>
      </w:r>
      <w:r w:rsidR="0094020A">
        <w:t xml:space="preserve">A </w:t>
      </w:r>
      <w:r w:rsidR="00474AB1">
        <w:t>lithium-polymer (</w:t>
      </w:r>
      <w:proofErr w:type="spellStart"/>
      <w:r w:rsidR="00474AB1">
        <w:t>LiPo</w:t>
      </w:r>
      <w:proofErr w:type="spellEnd"/>
      <w:r w:rsidR="00474AB1">
        <w:t>) rechargeable battery was chosen</w:t>
      </w:r>
      <w:r w:rsidR="0094020A">
        <w:t xml:space="preserve"> for the on-board power supply</w:t>
      </w:r>
      <w:r w:rsidR="00474AB1">
        <w:t>.</w:t>
      </w:r>
      <w:r w:rsidRPr="00EB20B2">
        <w:t xml:space="preserve"> </w:t>
      </w:r>
      <w:r>
        <w:t xml:space="preserve">The constituents of the robot are depicted in </w:t>
      </w:r>
      <w:r>
        <w:fldChar w:fldCharType="begin"/>
      </w:r>
      <w:r>
        <w:instrText xml:space="preserve"> REF _Ref378940239 \h </w:instrText>
      </w:r>
      <w:r>
        <w:fldChar w:fldCharType="separate"/>
      </w:r>
      <w:r w:rsidR="00FA0B33">
        <w:t xml:space="preserve">Figure </w:t>
      </w:r>
      <w:r w:rsidR="00FA0B33">
        <w:rPr>
          <w:noProof/>
        </w:rPr>
        <w:t>3</w:t>
      </w:r>
      <w:r>
        <w:fldChar w:fldCharType="end"/>
      </w:r>
      <w:r>
        <w:t>a.</w:t>
      </w:r>
      <w:r w:rsidR="004E6522">
        <w:t xml:space="preserve"> </w:t>
      </w:r>
      <w:r w:rsidR="003A403E">
        <w:t xml:space="preserve">The weight proportions </w:t>
      </w:r>
      <w:r w:rsidR="0094020A">
        <w:t>of</w:t>
      </w:r>
      <w:r w:rsidR="003A403E">
        <w:t xml:space="preserve"> the components are given in </w:t>
      </w:r>
      <w:r w:rsidR="003A403E">
        <w:fldChar w:fldCharType="begin"/>
      </w:r>
      <w:r w:rsidR="003A403E">
        <w:instrText xml:space="preserve"> REF _Ref378940239 \h </w:instrText>
      </w:r>
      <w:r w:rsidR="003A403E">
        <w:fldChar w:fldCharType="separate"/>
      </w:r>
      <w:r w:rsidR="00FA0B33">
        <w:t xml:space="preserve">Figure </w:t>
      </w:r>
      <w:r w:rsidR="00FA0B33">
        <w:rPr>
          <w:noProof/>
        </w:rPr>
        <w:t>3</w:t>
      </w:r>
      <w:r w:rsidR="003A403E">
        <w:fldChar w:fldCharType="end"/>
      </w:r>
      <w:r w:rsidR="00C91E94">
        <w:t>b</w:t>
      </w:r>
      <w:r w:rsidR="003A403E">
        <w:t xml:space="preserve">. As expected, the heaviest component </w:t>
      </w:r>
      <w:r w:rsidR="0094020A">
        <w:t>of</w:t>
      </w:r>
      <w:r w:rsidR="003A403E">
        <w:t xml:space="preserve"> the system is the </w:t>
      </w:r>
      <w:proofErr w:type="spellStart"/>
      <w:r w:rsidR="003A403E">
        <w:t>LiPo</w:t>
      </w:r>
      <w:proofErr w:type="spellEnd"/>
      <w:r w:rsidR="003A403E">
        <w:t xml:space="preserve"> battery, giv</w:t>
      </w:r>
      <w:r w:rsidR="0094020A">
        <w:t>ing</w:t>
      </w:r>
      <w:r w:rsidR="003A403E">
        <w:t xml:space="preserve"> 42% of the total weight of the robot. The weight of the IEAP actuator itself is just over </w:t>
      </w:r>
      <w:r w:rsidR="004E6522">
        <w:t>a</w:t>
      </w:r>
      <w:r w:rsidR="003A403E">
        <w:t xml:space="preserve"> quarter of the total mass. </w:t>
      </w:r>
    </w:p>
    <w:p w:rsidR="00234ED8" w:rsidRDefault="00234ED8" w:rsidP="00D83F68">
      <w:pPr>
        <w:rPr>
          <w:ins w:id="10" w:author="Indrek Must" w:date="2014-02-27T19:38:00Z"/>
        </w:rPr>
      </w:pPr>
      <w:r>
        <w:t xml:space="preserve">Miniature </w:t>
      </w:r>
      <w:del w:id="11" w:author="Indrek Must" w:date="2014-02-27T20:03:00Z">
        <w:r w:rsidDel="00B47A6E">
          <w:delText xml:space="preserve">brushes </w:delText>
        </w:r>
      </w:del>
      <w:ins w:id="12" w:author="Indrek Must" w:date="2014-02-27T20:03:00Z">
        <w:r w:rsidR="00B47A6E">
          <w:t>bristles</w:t>
        </w:r>
        <w:r w:rsidR="00B47A6E">
          <w:t xml:space="preserve"> </w:t>
        </w:r>
      </w:ins>
      <w:r>
        <w:t>aligned in one direction support both ends of the robot on the ground</w:t>
      </w:r>
      <w:ins w:id="13" w:author="Indrek Must" w:date="2014-02-27T20:12:00Z">
        <w:r w:rsidR="00BF2708">
          <w:t>,</w:t>
        </w:r>
        <w:r w:rsidR="00BF2708" w:rsidRPr="00BF2708">
          <w:t xml:space="preserve"> </w:t>
        </w:r>
        <w:r w:rsidR="00BF2708">
          <w:t>while the movement is blocked in the opposite direction</w:t>
        </w:r>
      </w:ins>
      <w:r>
        <w:t xml:space="preserve">. By doing so, </w:t>
      </w:r>
      <w:ins w:id="14" w:author="Indrek Must" w:date="2014-02-27T20:11:00Z">
        <w:r w:rsidR="00BF2708">
          <w:t xml:space="preserve">the inchworm-like shape-morphing robot </w:t>
        </w:r>
        <w:r w:rsidR="00BF2708">
          <w:t>can crawl by dragging alternatel</w:t>
        </w:r>
      </w:ins>
      <w:ins w:id="15" w:author="Indrek Must" w:date="2014-02-27T20:12:00Z">
        <w:r w:rsidR="00BF2708">
          <w:t>y</w:t>
        </w:r>
      </w:ins>
      <w:ins w:id="16" w:author="Indrek Must" w:date="2014-02-27T20:11:00Z">
        <w:r w:rsidR="00BF2708">
          <w:t xml:space="preserve"> its front</w:t>
        </w:r>
      </w:ins>
      <w:ins w:id="17" w:author="Indrek Must" w:date="2014-02-27T20:12:00Z">
        <w:r w:rsidR="00BF2708">
          <w:t xml:space="preserve"> or back end</w:t>
        </w:r>
      </w:ins>
      <w:ins w:id="18" w:author="Indrek Must" w:date="2014-02-27T20:13:00Z">
        <w:r w:rsidR="00BF2708" w:rsidRPr="00BF2708">
          <w:t xml:space="preserve"> </w:t>
        </w:r>
        <w:r w:rsidR="00BF2708">
          <w:t>along the surface</w:t>
        </w:r>
      </w:ins>
      <w:ins w:id="19" w:author="Indrek Must" w:date="2014-02-27T20:12:00Z">
        <w:r w:rsidR="00BF2708">
          <w:t xml:space="preserve">. </w:t>
        </w:r>
      </w:ins>
    </w:p>
    <w:p w:rsidR="0062467A" w:rsidRDefault="0062467A" w:rsidP="00D83F68">
      <w:r>
        <w:t xml:space="preserve">The details </w:t>
      </w:r>
      <w:r w:rsidR="004E6522">
        <w:t xml:space="preserve">about </w:t>
      </w:r>
      <w:r>
        <w:t xml:space="preserve">the construction of the robot are given in the </w:t>
      </w:r>
      <w:r w:rsidRPr="0062467A">
        <w:rPr>
          <w:b/>
        </w:rPr>
        <w:t xml:space="preserve">Supplementary </w:t>
      </w:r>
      <w:r w:rsidR="00944EA4">
        <w:rPr>
          <w:b/>
        </w:rPr>
        <w:t>Information</w:t>
      </w:r>
      <w:r>
        <w:t>.</w:t>
      </w:r>
    </w:p>
    <w:p w:rsidR="00743830" w:rsidRDefault="005B46A3" w:rsidP="00613D0E">
      <w:pPr>
        <w:keepNext/>
        <w:spacing w:after="0"/>
      </w:pPr>
      <w:r>
        <w:rPr>
          <w:noProof/>
        </w:rPr>
        <w:lastRenderedPageBreak/>
        <w:drawing>
          <wp:inline distT="0" distB="0" distL="0" distR="0" wp14:anchorId="12A16067" wp14:editId="53FC1939">
            <wp:extent cx="5972810" cy="223774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2237740"/>
                    </a:xfrm>
                    <a:prstGeom prst="rect">
                      <a:avLst/>
                    </a:prstGeom>
                  </pic:spPr>
                </pic:pic>
              </a:graphicData>
            </a:graphic>
          </wp:inline>
        </w:drawing>
      </w:r>
    </w:p>
    <w:p w:rsidR="00743830" w:rsidRDefault="00743830" w:rsidP="00743830">
      <w:pPr>
        <w:pStyle w:val="Caption"/>
      </w:pPr>
      <w:bookmarkStart w:id="20" w:name="_Ref378940239"/>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3</w:t>
      </w:r>
      <w:r w:rsidR="00802AAB">
        <w:rPr>
          <w:noProof/>
        </w:rPr>
        <w:fldChar w:fldCharType="end"/>
      </w:r>
      <w:bookmarkEnd w:id="20"/>
      <w:proofErr w:type="gramStart"/>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0D4993" w:rsidRDefault="000D4993" w:rsidP="000D4993">
      <w:pPr>
        <w:pStyle w:val="Heading2"/>
      </w:pPr>
      <w:r>
        <w:t>Locomotion characteristics of the constructed robot</w:t>
      </w:r>
    </w:p>
    <w:p w:rsidR="000D4993" w:rsidRDefault="000D4993" w:rsidP="000D4993">
      <w:r>
        <w:t xml:space="preserve">The robot is able to move on the surfaces that have the necessary amount of roughness – cardboard and satin glass provided the best results. Figure 4a depicts morphing of the shape of the IEAP robot moving on a satin glass during one working cycle. The robot was driven with a control signal depicted in </w:t>
      </w:r>
      <w:r>
        <w:fldChar w:fldCharType="begin"/>
      </w:r>
      <w:r>
        <w:instrText xml:space="preserve"> REF _Ref379984139 \h </w:instrText>
      </w:r>
      <w:r>
        <w:fldChar w:fldCharType="separate"/>
      </w:r>
      <w:r w:rsidR="00FA0B33">
        <w:t xml:space="preserve">Figure </w:t>
      </w:r>
      <w:r w:rsidR="00FA0B33">
        <w:rPr>
          <w:noProof/>
        </w:rPr>
        <w:t>5</w:t>
      </w:r>
      <w:r>
        <w:fldChar w:fldCharType="end"/>
      </w:r>
      <w:r>
        <w:t xml:space="preserve">a, with the PWM duty cycle fixed at 23.5%. The robot moved 16 mm in one 26-s working cycle. </w:t>
      </w:r>
    </w:p>
    <w:p w:rsidR="000D4993" w:rsidRDefault="000D4993" w:rsidP="000D4993">
      <w:r>
        <w:t>The robot’s ability of performing useful work is demonstrated in Figure 4b. The robot carries a steel washer as a payload, which weighs 890 mg, on a cardboard surface. The weight of the payload is slightly more than the weight of the robot itself – 830 mg. The payload does not reduce considerably the speed of the robot – it still advanced 14 mm during one working cycle in the driving conditions equal to the previous experiment. In Figure 4c, the robot climbs up a hill with an angle of climb of 11</w:t>
      </w:r>
      <w:r>
        <w:rPr>
          <w:rFonts w:cs="Times New Roman"/>
        </w:rPr>
        <w:t>º</w:t>
      </w:r>
      <w:r>
        <w:t>. The robot advanced 14 mm in one working cycle of equal parameters with the previous experiments. In Figure 4d, the robot, which is hanging on steel pins from one of its ends, lifts itself up. It proves that the rigidity of the IEAP actuator is chosen</w:t>
      </w:r>
      <w:r w:rsidRPr="00A11E02">
        <w:t xml:space="preserve"> </w:t>
      </w:r>
      <w:r>
        <w:t>properly, so that the weight of the robot does not constrain its actuation. More importantly, no creep in the actuator shape was observed even under load. The used 10-mAh lithium-polymer battery can power the robot for approximately 8 minutes.</w:t>
      </w:r>
    </w:p>
    <w:p w:rsidR="000D4993" w:rsidRDefault="000D4993" w:rsidP="000D4993">
      <w:pPr>
        <w:keepNext/>
        <w:spacing w:after="0"/>
      </w:pPr>
      <w:r>
        <w:rPr>
          <w:noProof/>
        </w:rPr>
        <w:lastRenderedPageBreak/>
        <w:drawing>
          <wp:inline distT="0" distB="0" distL="0" distR="0" wp14:anchorId="6E18ABAF" wp14:editId="437F4FDC">
            <wp:extent cx="5972810" cy="301879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018790"/>
                    </a:xfrm>
                    <a:prstGeom prst="rect">
                      <a:avLst/>
                    </a:prstGeom>
                  </pic:spPr>
                </pic:pic>
              </a:graphicData>
            </a:graphic>
          </wp:inline>
        </w:drawing>
      </w:r>
    </w:p>
    <w:p w:rsidR="000D4993" w:rsidRDefault="000D4993" w:rsidP="000D4993">
      <w:pPr>
        <w:pStyle w:val="Caption"/>
      </w:pPr>
      <w:proofErr w:type="gramStart"/>
      <w:r>
        <w:t xml:space="preserve">Figure </w:t>
      </w:r>
      <w:proofErr w:type="gramEnd"/>
      <w:r>
        <w:fldChar w:fldCharType="begin"/>
      </w:r>
      <w:r>
        <w:instrText xml:space="preserve"> SEQ Figure \* ARABIC </w:instrText>
      </w:r>
      <w:r>
        <w:fldChar w:fldCharType="separate"/>
      </w:r>
      <w:r w:rsidR="00FA0B33">
        <w:rPr>
          <w:noProof/>
        </w:rPr>
        <w:t>4</w:t>
      </w:r>
      <w:r>
        <w:rPr>
          <w:noProof/>
        </w:rPr>
        <w:fldChar w:fldCharType="end"/>
      </w:r>
      <w:proofErr w:type="gramStart"/>
      <w:r>
        <w:t>.</w:t>
      </w:r>
      <w:proofErr w:type="gramEnd"/>
      <w:r>
        <w:t xml:space="preserve"> </w:t>
      </w:r>
      <w:proofErr w:type="gramStart"/>
      <w:r>
        <w:t>Locomotion of the IEAP robot.</w:t>
      </w:r>
      <w:proofErr w:type="gramEnd"/>
      <w:r>
        <w:t xml:space="preserve"> a) Composite images of the robot advancing on a satin glass plate. b) The IEAP robot carrying a payload of the weight equal to the robot itself. c) The IEAP robot climbing up on a cardboard inclined at 11</w:t>
      </w:r>
      <w:r>
        <w:rPr>
          <w:rFonts w:cs="Times New Roman"/>
        </w:rPr>
        <w:t>°</w:t>
      </w:r>
      <w:r>
        <w:t>. d) The robot lifting itself up.</w:t>
      </w:r>
    </w:p>
    <w:p w:rsidR="000D4993" w:rsidRPr="00DC3D7B" w:rsidRDefault="000D4993" w:rsidP="000D4993">
      <w:r>
        <w:t xml:space="preserve">A video file containing the clips of all of the experiments described above is available as the </w:t>
      </w:r>
      <w:r w:rsidRPr="001E186F">
        <w:rPr>
          <w:b/>
        </w:rPr>
        <w:t xml:space="preserve">Supplementary </w:t>
      </w:r>
      <w:r>
        <w:rPr>
          <w:b/>
        </w:rPr>
        <w:t>Information</w:t>
      </w:r>
      <w:r>
        <w:t>.</w:t>
      </w:r>
    </w:p>
    <w:p w:rsidR="00FA71A2" w:rsidRDefault="00FA71A2" w:rsidP="00FA71A2">
      <w:pPr>
        <w:pStyle w:val="Heading2"/>
      </w:pPr>
      <w:r>
        <w:t xml:space="preserve">Pulse width modulation </w:t>
      </w:r>
      <w:r w:rsidR="00762D9F">
        <w:t xml:space="preserve">(PWM) </w:t>
      </w:r>
      <w:r>
        <w:t>control for IEAPs</w:t>
      </w:r>
    </w:p>
    <w:p w:rsidR="00234ED8" w:rsidRDefault="00786843" w:rsidP="00FA71A2">
      <w:pPr>
        <w:rPr>
          <w:ins w:id="21" w:author="Indrek Must" w:date="2014-02-27T19:44:00Z"/>
        </w:rPr>
      </w:pPr>
      <w:r w:rsidRPr="00FD6541">
        <w:t xml:space="preserve">PWM signals are often used to drive electrical devices </w:t>
      </w:r>
      <w:r>
        <w:t>of large</w:t>
      </w:r>
      <w:r w:rsidRPr="00FD6541">
        <w:t xml:space="preserve"> </w:t>
      </w:r>
      <w:r>
        <w:t xml:space="preserve">mechanical </w:t>
      </w:r>
      <w:r w:rsidRPr="00FD6541">
        <w:t>inertia. The high electrical capacitance of the IEAP</w:t>
      </w:r>
      <w:r>
        <w:t>,</w:t>
      </w:r>
      <w:r w:rsidRPr="00FD6541">
        <w:t xml:space="preserve"> </w:t>
      </w:r>
      <w:r>
        <w:t>being the counterpart of the mechanical</w:t>
      </w:r>
      <w:r w:rsidRPr="00FD6541">
        <w:t xml:space="preserve"> inertia, mak</w:t>
      </w:r>
      <w:r>
        <w:t>es</w:t>
      </w:r>
      <w:r w:rsidRPr="00FD6541">
        <w:t xml:space="preserve"> PWM driving signals favorable for driving the IEAPs.</w:t>
      </w:r>
      <w:r>
        <w:t xml:space="preserve"> </w:t>
      </w:r>
      <w:r w:rsidR="00517B53">
        <w:t>The IEAP</w:t>
      </w:r>
      <w:r>
        <w:t xml:space="preserve"> actuator</w:t>
      </w:r>
      <w:r w:rsidR="00517B53">
        <w:t xml:space="preserve"> </w:t>
      </w:r>
      <w:r w:rsidR="00FD6541">
        <w:t xml:space="preserve">is </w:t>
      </w:r>
      <w:r w:rsidR="00517B53">
        <w:t xml:space="preserve">driven using a bipolar signal, </w:t>
      </w:r>
      <w:ins w:id="22" w:author="Indrek Must" w:date="2014-02-26T16:37:00Z">
        <w:r w:rsidR="00FD6541">
          <w:t>consist</w:t>
        </w:r>
      </w:ins>
      <w:r w:rsidR="00596A87">
        <w:t>ing</w:t>
      </w:r>
      <w:ins w:id="23" w:author="Indrek Must" w:date="2014-02-26T16:37:00Z">
        <w:r w:rsidR="00FD6541">
          <w:t xml:space="preserve"> </w:t>
        </w:r>
      </w:ins>
      <w:r w:rsidR="00517B53">
        <w:t xml:space="preserve">of </w:t>
      </w:r>
      <w:ins w:id="24" w:author="Andres Punning" w:date="2014-02-27T11:08:00Z">
        <w:r w:rsidR="00596A87">
          <w:t xml:space="preserve">the </w:t>
        </w:r>
      </w:ins>
      <w:r w:rsidR="00517B53">
        <w:t xml:space="preserve">longer charging periods </w:t>
      </w:r>
      <w:r w:rsidR="00596A87">
        <w:t>of</w:t>
      </w:r>
      <w:r w:rsidR="00517B53">
        <w:t xml:space="preserve"> alternating polarity</w:t>
      </w:r>
      <w:ins w:id="25" w:author="Indrek Must" w:date="2014-02-27T19:13:00Z">
        <w:r w:rsidR="00802AAB">
          <w:t xml:space="preserve"> using PWM</w:t>
        </w:r>
      </w:ins>
      <w:ins w:id="26" w:author="Andres Punning" w:date="2014-02-27T11:08:00Z">
        <w:r w:rsidR="00596A87">
          <w:t>,</w:t>
        </w:r>
      </w:ins>
      <w:r w:rsidR="00517B53">
        <w:t xml:space="preserve"> followed by </w:t>
      </w:r>
      <w:ins w:id="27" w:author="Andres Punning" w:date="2014-02-27T11:10:00Z">
        <w:r w:rsidR="00596A87">
          <w:t>short</w:t>
        </w:r>
      </w:ins>
      <w:ins w:id="28" w:author="Indrek Must" w:date="2014-02-27T19:10:00Z">
        <w:r w:rsidR="00802AAB">
          <w:t>er</w:t>
        </w:r>
      </w:ins>
      <w:ins w:id="29" w:author="Andres Punning" w:date="2014-02-27T11:10:00Z">
        <w:r w:rsidR="00596A87">
          <w:t xml:space="preserve"> </w:t>
        </w:r>
      </w:ins>
      <w:r w:rsidR="00517B53">
        <w:t xml:space="preserve">short-circuiting </w:t>
      </w:r>
      <w:r w:rsidR="00517B53" w:rsidRPr="00596A87">
        <w:rPr>
          <w:highlight w:val="yellow"/>
          <w:rPrChange w:id="30" w:author="Andres Punning" w:date="2014-02-27T11:10:00Z">
            <w:rPr/>
          </w:rPrChange>
        </w:rPr>
        <w:t>periods</w:t>
      </w:r>
      <w:r w:rsidR="00697073">
        <w:t xml:space="preserve">. </w:t>
      </w:r>
      <w:r w:rsidR="00B2287B">
        <w:t>The two outputs of the driver IC are switched between three states –</w:t>
      </w:r>
      <w:r w:rsidR="00596A87">
        <w:t xml:space="preserve"> </w:t>
      </w:r>
      <w:r w:rsidR="00B2287B">
        <w:t xml:space="preserve">either connected to the positive or negative </w:t>
      </w:r>
      <w:proofErr w:type="spellStart"/>
      <w:r w:rsidR="00B2287B">
        <w:t>LiPo</w:t>
      </w:r>
      <w:proofErr w:type="spellEnd"/>
      <w:r w:rsidR="00B2287B">
        <w:t xml:space="preserve"> terminal, or </w:t>
      </w:r>
      <w:r w:rsidR="00596A87">
        <w:t>disconnected,</w:t>
      </w:r>
      <w:r w:rsidR="00B2287B">
        <w:t xml:space="preserve"> ha</w:t>
      </w:r>
      <w:r w:rsidR="00596A87">
        <w:t>ving</w:t>
      </w:r>
      <w:r w:rsidR="00B2287B">
        <w:t xml:space="preserve"> a high-impedance output.</w:t>
      </w:r>
      <w:r w:rsidR="00802AAB">
        <w:t xml:space="preserve"> The two outputs from the driver are directly connected to the IEAP electrodes.</w:t>
      </w:r>
      <w:r w:rsidR="00B2287B">
        <w:t xml:space="preserve"> </w:t>
      </w:r>
      <w:r w:rsidR="00697073">
        <w:t xml:space="preserve">The timing for one </w:t>
      </w:r>
      <w:ins w:id="31" w:author="Indrek Must" w:date="2014-02-27T19:09:00Z">
        <w:r w:rsidR="00802AAB">
          <w:t xml:space="preserve">full </w:t>
        </w:r>
      </w:ins>
      <w:ins w:id="32" w:author="Indrek Must" w:date="2014-02-27T19:08:00Z">
        <w:r w:rsidR="00802AAB">
          <w:t xml:space="preserve">working </w:t>
        </w:r>
      </w:ins>
      <w:r w:rsidR="00697073">
        <w:t>cycle i</w:t>
      </w:r>
      <w:r w:rsidR="00762D9F">
        <w:t xml:space="preserve">s depicted in </w:t>
      </w:r>
      <w:r w:rsidR="00B2287B">
        <w:fldChar w:fldCharType="begin"/>
      </w:r>
      <w:r w:rsidR="00B2287B">
        <w:instrText xml:space="preserve"> REF _Ref379984139 \h </w:instrText>
      </w:r>
      <w:r w:rsidR="00B2287B">
        <w:fldChar w:fldCharType="separate"/>
      </w:r>
      <w:r w:rsidR="00FA0B33">
        <w:t xml:space="preserve">Figure </w:t>
      </w:r>
      <w:r w:rsidR="00FA0B33">
        <w:rPr>
          <w:noProof/>
        </w:rPr>
        <w:t>5</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r w:rsidR="00762D9F">
        <w:t xml:space="preserve">During each charging period, the IEAP was driven using </w:t>
      </w:r>
      <w:r w:rsidR="006B2DA2">
        <w:t>a</w:t>
      </w:r>
      <w:r w:rsidR="00762D9F">
        <w:t xml:space="preserve"> </w:t>
      </w:r>
      <w:r w:rsidR="006B2DA2">
        <w:t>PWM</w:t>
      </w:r>
      <w:r w:rsidR="00762D9F">
        <w:t xml:space="preserve"> </w:t>
      </w:r>
      <w:r w:rsidR="00802AAB">
        <w:t>signal of</w:t>
      </w:r>
      <w:r w:rsidR="00762D9F">
        <w:t xml:space="preserve"> a constant period and frequency. </w:t>
      </w:r>
    </w:p>
    <w:p w:rsidR="00517B53" w:rsidRDefault="00786843" w:rsidP="00B94999">
      <w:pPr>
        <w:rPr>
          <w:ins w:id="33" w:author="Andres Punning" w:date="2014-02-27T11:39:00Z"/>
        </w:rPr>
      </w:pPr>
      <w:r>
        <w:lastRenderedPageBreak/>
        <w:t>In</w:t>
      </w:r>
      <w:r w:rsidR="00517B53">
        <w:t xml:space="preserve"> 10 s, </w:t>
      </w:r>
      <w:r w:rsidR="00520256">
        <w:t xml:space="preserve">the open-circuit </w:t>
      </w:r>
      <w:r w:rsidR="00517B53">
        <w:t xml:space="preserve">voltage between the IEAP electrodes rose only to 1 V. </w:t>
      </w:r>
      <w:r w:rsidR="001A7C84">
        <w:t>An open-circuit v</w:t>
      </w:r>
      <w:r w:rsidR="00517B53">
        <w:t xml:space="preserve">oltage as low </w:t>
      </w:r>
      <w:r w:rsidR="009C38EA">
        <w:t xml:space="preserve">as 1 V </w:t>
      </w:r>
      <w:r w:rsidR="00517B53">
        <w:t xml:space="preserve">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w:t>
      </w:r>
      <w:r w:rsidR="00271CB9">
        <w:t xml:space="preserve">free-bending </w:t>
      </w:r>
      <w:r w:rsidR="00B1092A">
        <w:t xml:space="preserve">deflection and </w:t>
      </w:r>
      <w:r w:rsidR="00271CB9">
        <w:t xml:space="preserve">blocking </w:t>
      </w:r>
      <w:r w:rsidR="00B1092A">
        <w:t xml:space="preserve">force are given in </w:t>
      </w:r>
      <w:ins w:id="34" w:author="Indrek Must" w:date="2014-02-27T19:14:00Z">
        <w:r w:rsidR="00363A3E">
          <w:fldChar w:fldCharType="begin"/>
        </w:r>
        <w:r w:rsidR="00363A3E">
          <w:instrText xml:space="preserve"> REF _Ref379984139 \h </w:instrText>
        </w:r>
        <w:r w:rsidR="00363A3E">
          <w:fldChar w:fldCharType="separate"/>
        </w:r>
      </w:ins>
      <w:r w:rsidR="00FA0B33">
        <w:t xml:space="preserve">Figure </w:t>
      </w:r>
      <w:r w:rsidR="00FA0B33">
        <w:rPr>
          <w:noProof/>
        </w:rPr>
        <w:t>5</w:t>
      </w:r>
      <w:ins w:id="35" w:author="Indrek Must" w:date="2014-02-27T19:14:00Z">
        <w:r w:rsidR="00363A3E">
          <w:fldChar w:fldCharType="end"/>
        </w:r>
        <w:r w:rsidR="00363A3E">
          <w:t>b</w:t>
        </w:r>
      </w:ins>
      <w:r w:rsidR="00B1092A">
        <w:t xml:space="preserve">. </w:t>
      </w:r>
      <w:r w:rsidR="00895F67">
        <w:t>The blocking force was measured at the tip of the actuator in perpendicular to its surface</w:t>
      </w:r>
      <w:r w:rsidR="00363A3E">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w:t>
      </w:r>
      <w:ins w:id="36" w:author="Indrek Must" w:date="2014-02-27T20:29:00Z">
        <w:r w:rsidR="00C82FC2">
          <w:t xml:space="preserve">In </w:t>
        </w:r>
        <w:r w:rsidR="00C82FC2">
          <w:fldChar w:fldCharType="begin"/>
        </w:r>
        <w:r w:rsidR="00C82FC2">
          <w:instrText xml:space="preserve"> REF _Ref379983932 \h </w:instrText>
        </w:r>
        <w:r w:rsidR="00C82FC2">
          <w:fldChar w:fldCharType="separate"/>
        </w:r>
      </w:ins>
      <w:r w:rsidR="00FA0B33">
        <w:rPr>
          <w:b/>
          <w:bCs/>
        </w:rPr>
        <w:t xml:space="preserve">Error! Reference source not </w:t>
      </w:r>
      <w:proofErr w:type="spellStart"/>
      <w:r w:rsidR="00FA0B33">
        <w:rPr>
          <w:b/>
          <w:bCs/>
        </w:rPr>
        <w:t>found.</w:t>
      </w:r>
      <w:ins w:id="37" w:author="Indrek Must" w:date="2014-02-27T20:29:00Z">
        <w:r w:rsidR="00C82FC2">
          <w:fldChar w:fldCharType="end"/>
        </w:r>
        <w:proofErr w:type="gramStart"/>
        <w:r w:rsidR="00C82FC2">
          <w:t>b</w:t>
        </w:r>
        <w:proofErr w:type="spellEnd"/>
        <w:proofErr w:type="gramEnd"/>
        <w:r w:rsidR="00C82FC2">
          <w:t xml:space="preserve"> it can be observed that the voltage on the IEAP electrodes alternates between the level of open-circuit voltage and the </w:t>
        </w:r>
        <w:proofErr w:type="spellStart"/>
        <w:r w:rsidR="00C82FC2">
          <w:t>LiPo</w:t>
        </w:r>
        <w:proofErr w:type="spellEnd"/>
        <w:r w:rsidR="00C82FC2">
          <w:t xml:space="preserve"> terminal voltage at the frequency of 32 kHz.</w:t>
        </w:r>
        <w:r w:rsidR="00C82FC2">
          <w:t xml:space="preserve"> </w:t>
        </w:r>
      </w:ins>
      <w:r w:rsidR="004E051D">
        <w:t xml:space="preserve">The used input signal resulted in a stable operation of the actuator – no noticeable decrease in its performance was observed during hundreds of performed working cycles. </w:t>
      </w:r>
    </w:p>
    <w:p w:rsidR="00B2287B" w:rsidRDefault="009C38EA" w:rsidP="00613D0E">
      <w:pPr>
        <w:keepNext/>
        <w:spacing w:after="0"/>
      </w:pPr>
      <w:r>
        <w:rPr>
          <w:noProof/>
        </w:rPr>
        <w:lastRenderedPageBreak/>
        <w:drawing>
          <wp:inline distT="0" distB="0" distL="0" distR="0">
            <wp:extent cx="5972810" cy="4359910"/>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4359910"/>
                    </a:xfrm>
                    <a:prstGeom prst="rect">
                      <a:avLst/>
                    </a:prstGeom>
                  </pic:spPr>
                </pic:pic>
              </a:graphicData>
            </a:graphic>
          </wp:inline>
        </w:drawing>
      </w:r>
    </w:p>
    <w:p w:rsidR="00B2287B" w:rsidRDefault="00B2287B" w:rsidP="00B2287B">
      <w:pPr>
        <w:pStyle w:val="Caption"/>
      </w:pPr>
      <w:bookmarkStart w:id="38" w:name="_Ref379984139"/>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5</w:t>
      </w:r>
      <w:r w:rsidR="00802AAB">
        <w:rPr>
          <w:noProof/>
        </w:rPr>
        <w:fldChar w:fldCharType="end"/>
      </w:r>
      <w:bookmarkEnd w:id="38"/>
      <w:proofErr w:type="gramStart"/>
      <w:r>
        <w:t>.</w:t>
      </w:r>
      <w:proofErr w:type="gramEnd"/>
      <w:r>
        <w:t xml:space="preserve"> </w:t>
      </w:r>
      <w:r w:rsidR="009C38EA">
        <w:t xml:space="preserve">a) </w:t>
      </w:r>
      <w:r w:rsidRPr="00B2287B">
        <w:t xml:space="preserve">Control waveform for one working cycle of the robot. </w:t>
      </w:r>
      <w:r w:rsidR="009C38EA" w:rsidRPr="00B2287B">
        <w:t xml:space="preserve">b) </w:t>
      </w:r>
      <w:r w:rsidR="009C38EA">
        <w:t>The transient courses for</w:t>
      </w:r>
      <w:r w:rsidRPr="00B2287B">
        <w:t xml:space="preserve"> free-bending curvature and blocking force</w:t>
      </w:r>
      <w:r w:rsidR="009C38EA">
        <w:t xml:space="preserve"> in one working cycle. c</w:t>
      </w:r>
      <w:r w:rsidRPr="00B2287B">
        <w:t xml:space="preserve">) </w:t>
      </w:r>
      <w:r w:rsidR="009C38EA" w:rsidRPr="00B2287B">
        <w:t>Voltages at the opposite ends of the IEAP actuator during PWM input signal.</w:t>
      </w:r>
      <w:r w:rsidR="009C38EA">
        <w:t xml:space="preserve"> d</w:t>
      </w:r>
      <w:r w:rsidR="009C38EA" w:rsidRPr="00B2287B">
        <w:t>) Surface resistance of the IEAP with gold</w:t>
      </w:r>
      <w:r w:rsidR="009C38EA">
        <w:t xml:space="preserve"> foil as current collectors.</w:t>
      </w:r>
    </w:p>
    <w:p w:rsidR="00613D0E" w:rsidRDefault="00613D0E" w:rsidP="00613D0E">
      <w:pPr>
        <w:pStyle w:val="Heading2"/>
      </w:pPr>
      <w:r>
        <w:t>Current collectors</w:t>
      </w:r>
    </w:p>
    <w:p w:rsidR="00271CB9" w:rsidRDefault="00271CB9" w:rsidP="0023117E">
      <w:pPr>
        <w:rPr>
          <w:ins w:id="39" w:author="Indrek Must" w:date="2014-02-27T19:54:00Z"/>
        </w:rPr>
      </w:pPr>
      <w:r>
        <w:t>Certain types of IEAPs, such as IPMCs with chemically plated platinum electrodes, have surface resistance as high as the signal propagation along the electrode needs to be described as a finite transmission line.</w:t>
      </w:r>
      <w:r>
        <w:fldChar w:fldCharType="begin"/>
      </w:r>
      <w:r>
        <w:instrText>ADDIN RW.CITE{{51 Punning,A. 2007}}</w:instrText>
      </w:r>
      <w:r>
        <w:fldChar w:fldCharType="separate"/>
      </w:r>
      <w:r w:rsidRPr="00806BC7">
        <w:rPr>
          <w:rFonts w:eastAsia="Times New Roman" w:cs="Times New Roman"/>
          <w:vertAlign w:val="superscript"/>
        </w:rPr>
        <w:t>[39]</w:t>
      </w:r>
      <w:r>
        <w:fldChar w:fldCharType="end"/>
      </w:r>
      <w:r>
        <w:t xml:space="preserve"> The surface resistance is dependent on curvature, which can give feedback on its state</w:t>
      </w:r>
      <w:proofErr w:type="gramStart"/>
      <w:r>
        <w:t>,</w:t>
      </w:r>
      <w:proofErr w:type="gramEnd"/>
      <w:r>
        <w:fldChar w:fldCharType="begin"/>
      </w:r>
      <w:r>
        <w:instrText>ADDIN RW.CITE{{183 Kruusamäe,K. 2011}}</w:instrText>
      </w:r>
      <w:r>
        <w:fldChar w:fldCharType="separate"/>
      </w:r>
      <w:r w:rsidRPr="00806BC7">
        <w:rPr>
          <w:rFonts w:eastAsia="Times New Roman" w:cs="Times New Roman"/>
          <w:vertAlign w:val="superscript"/>
        </w:rPr>
        <w:t>[40]</w:t>
      </w:r>
      <w:r>
        <w:fldChar w:fldCharType="end"/>
      </w:r>
      <w:r>
        <w:t xml:space="preserve">  but in turn complicates the control of this type of actuator. </w:t>
      </w:r>
    </w:p>
    <w:p w:rsidR="00B47A6E" w:rsidRDefault="00B47A6E" w:rsidP="00B47A6E">
      <w:r>
        <w:t xml:space="preserve">A compact gold foil current collector has been proved to provide the lowest surface resistance without compromising the flexibility of the laminate. </w:t>
      </w:r>
      <w:r w:rsidR="006F4A5A">
        <w:t>During fabrication, b</w:t>
      </w:r>
      <w:r w:rsidR="006935C6">
        <w:t xml:space="preserve">oth sides of the IEAP actuator were covered with </w:t>
      </w:r>
      <w:commentRangeStart w:id="40"/>
      <w:r w:rsidR="006F4A5A">
        <w:t>the</w:t>
      </w:r>
      <w:del w:id="41" w:author="Andres Punning" w:date="2014-02-27T11:45:00Z">
        <w:r w:rsidR="006935C6" w:rsidDel="006F4A5A">
          <w:delText>current</w:delText>
        </w:r>
      </w:del>
      <w:r w:rsidR="006935C6">
        <w:t xml:space="preserve"> collector</w:t>
      </w:r>
      <w:ins w:id="42" w:author="Andres Punning" w:date="2014-02-27T11:45:00Z">
        <w:r w:rsidR="006F4A5A">
          <w:t xml:space="preserve"> of electric current</w:t>
        </w:r>
      </w:ins>
      <w:commentRangeEnd w:id="40"/>
      <w:r w:rsidR="00C82FC2">
        <w:rPr>
          <w:rStyle w:val="CommentReference"/>
        </w:rPr>
        <w:commentReference w:id="40"/>
      </w:r>
      <w:ins w:id="43" w:author="Andres Punning" w:date="2014-02-27T11:45:00Z">
        <w:r w:rsidR="006F4A5A">
          <w:t>,</w:t>
        </w:r>
      </w:ins>
      <w:r w:rsidR="006935C6">
        <w:t xml:space="preserve"> composed of three layers of gold foil. </w:t>
      </w:r>
      <w:ins w:id="44" w:author="Andres Punning" w:date="2014-02-27T11:53:00Z">
        <w:r w:rsidR="00D473C9">
          <w:t xml:space="preserve">According to the recipe suggested by </w:t>
        </w:r>
        <w:proofErr w:type="spellStart"/>
        <w:r w:rsidR="00D473C9">
          <w:t>Akle</w:t>
        </w:r>
        <w:proofErr w:type="spellEnd"/>
        <w:r w:rsidR="00D473C9">
          <w:t xml:space="preserve"> et al [</w:t>
        </w:r>
        <w:proofErr w:type="spellStart"/>
        <w:r w:rsidR="00D473C9">
          <w:t>Akle</w:t>
        </w:r>
      </w:ins>
      <w:proofErr w:type="spellEnd"/>
      <w:ins w:id="45" w:author="Andres Punning" w:date="2014-02-27T11:57:00Z">
        <w:r w:rsidR="00D473C9">
          <w:t xml:space="preserve">, </w:t>
        </w:r>
        <w:r w:rsidR="00D473C9" w:rsidRPr="00D473C9">
          <w:t>DOI: 10.1007/s10853-006-0632-4</w:t>
        </w:r>
        <w:r w:rsidR="00D473C9">
          <w:t xml:space="preserve"> </w:t>
        </w:r>
      </w:ins>
      <w:ins w:id="46" w:author="Andres Punning" w:date="2014-02-27T11:53:00Z">
        <w:r w:rsidR="00D473C9">
          <w:t xml:space="preserve">] </w:t>
        </w:r>
      </w:ins>
      <w:del w:id="47" w:author="Andres Punning" w:date="2014-02-27T11:54:00Z">
        <w:r w:rsidR="006935C6" w:rsidDel="00D473C9">
          <w:delText>T</w:delText>
        </w:r>
      </w:del>
      <w:ins w:id="48" w:author="Andres Punning" w:date="2014-02-27T11:54:00Z">
        <w:r w:rsidR="00D473C9">
          <w:t>t</w:t>
        </w:r>
      </w:ins>
      <w:r w:rsidR="006935C6">
        <w:t>he gold foils were glued</w:t>
      </w:r>
      <w:r w:rsidR="006F4A5A">
        <w:t>, layer by layer,</w:t>
      </w:r>
      <w:r w:rsidR="006935C6">
        <w:t xml:space="preserve"> on</w:t>
      </w:r>
      <w:r w:rsidR="006F4A5A">
        <w:t xml:space="preserve"> top of</w:t>
      </w:r>
      <w:r w:rsidR="006935C6">
        <w:t xml:space="preserve"> the electrode using </w:t>
      </w:r>
      <w:r w:rsidR="006F4A5A">
        <w:t xml:space="preserve">the </w:t>
      </w:r>
      <w:r w:rsidR="00D473C9">
        <w:t>Ion Power LQ-</w:t>
      </w:r>
      <w:r w:rsidR="006F4A5A">
        <w:lastRenderedPageBreak/>
        <w:t xml:space="preserve">1115 15% </w:t>
      </w:r>
      <w:proofErr w:type="spellStart"/>
      <w:r w:rsidR="006935C6">
        <w:t>Nafion</w:t>
      </w:r>
      <w:proofErr w:type="spellEnd"/>
      <w:r w:rsidR="00EC3927">
        <w:t xml:space="preserve"> solution</w:t>
      </w:r>
      <w:r w:rsidR="00D473C9">
        <w:t xml:space="preserve"> in a mixture of water and alcohols</w:t>
      </w:r>
      <w:r w:rsidR="006935C6">
        <w:t xml:space="preserve">. </w:t>
      </w:r>
      <w:proofErr w:type="spellStart"/>
      <w:ins w:id="49" w:author="Indrek Must" w:date="2014-02-27T19:58:00Z">
        <w:r>
          <w:t>Nafion</w:t>
        </w:r>
      </w:ins>
      <w:proofErr w:type="spellEnd"/>
      <w:ins w:id="50" w:author="Indrek Must" w:date="2014-02-27T19:59:00Z">
        <w:r>
          <w:t xml:space="preserve"> adhesive</w:t>
        </w:r>
      </w:ins>
      <w:ins w:id="51" w:author="Indrek Must" w:date="2014-02-27T19:58:00Z">
        <w:r>
          <w:t xml:space="preserve"> also acts as an elastic layer, precluding cracking of the gold layers.</w:t>
        </w:r>
        <w:r w:rsidRPr="00752961">
          <w:t xml:space="preserve"> </w:t>
        </w:r>
      </w:ins>
    </w:p>
    <w:p w:rsidR="00B47A6E" w:rsidRDefault="006935C6" w:rsidP="00B47A6E">
      <w:pPr>
        <w:rPr>
          <w:ins w:id="52" w:author="Indrek Must" w:date="2014-02-27T19:57:00Z"/>
        </w:rPr>
      </w:pPr>
      <w:r>
        <w:t xml:space="preserve">It is </w:t>
      </w:r>
      <w:r w:rsidR="00071505">
        <w:t>essential,</w:t>
      </w:r>
      <w:r>
        <w:t xml:space="preserve"> that the gold foil </w:t>
      </w:r>
      <w:r w:rsidR="00071505">
        <w:t xml:space="preserve">of </w:t>
      </w:r>
      <w:proofErr w:type="spellStart"/>
      <w:r w:rsidR="00071505">
        <w:t>nanoscale</w:t>
      </w:r>
      <w:proofErr w:type="spellEnd"/>
      <w:r w:rsidR="00071505">
        <w:t xml:space="preserve"> thickness </w:t>
      </w:r>
      <w:r>
        <w:t xml:space="preserve">is a </w:t>
      </w:r>
      <w:r w:rsidR="00EC3927">
        <w:t>continuous</w:t>
      </w:r>
      <w:r>
        <w:t xml:space="preserve"> layer of </w:t>
      </w:r>
      <w:proofErr w:type="gramStart"/>
      <w:r>
        <w:t>metal,</w:t>
      </w:r>
      <w:proofErr w:type="gramEnd"/>
      <w:r>
        <w:t xml:space="preserve"> therefore </w:t>
      </w:r>
      <w:r w:rsidR="001F6472">
        <w:t>it</w:t>
      </w:r>
      <w:r w:rsidR="00071505">
        <w:t>s</w:t>
      </w:r>
      <w:r w:rsidR="001F6472">
        <w:t xml:space="preserve"> </w:t>
      </w:r>
      <w:r>
        <w:t>electric conductivity</w:t>
      </w:r>
      <w:r w:rsidR="00071505">
        <w:t xml:space="preserve"> is excellent</w:t>
      </w:r>
      <w:r>
        <w:t xml:space="preserve">. </w:t>
      </w:r>
      <w:ins w:id="53" w:author="Indrek Must" w:date="2014-02-27T19:14:00Z">
        <w:r w:rsidR="00C82FC2">
          <w:fldChar w:fldCharType="begin"/>
        </w:r>
        <w:r w:rsidR="00C82FC2">
          <w:instrText xml:space="preserve"> REF _Ref379984139 \h </w:instrText>
        </w:r>
        <w:r w:rsidR="00C82FC2">
          <w:fldChar w:fldCharType="separate"/>
        </w:r>
      </w:ins>
      <w:r w:rsidR="00FA0B33">
        <w:t xml:space="preserve">Figure </w:t>
      </w:r>
      <w:r w:rsidR="00FA0B33">
        <w:rPr>
          <w:noProof/>
        </w:rPr>
        <w:t>5</w:t>
      </w:r>
      <w:ins w:id="54" w:author="Indrek Must" w:date="2014-02-27T19:14:00Z">
        <w:r w:rsidR="00C82FC2">
          <w:fldChar w:fldCharType="end"/>
        </w:r>
      </w:ins>
      <w:r w:rsidR="00C82FC2">
        <w:t>d</w:t>
      </w:r>
      <w:r>
        <w:t xml:space="preserve"> demonstrates that three layers of 130-nm gold foils provide surface resistance that is only two times higher than the calculated </w:t>
      </w:r>
      <w:r w:rsidR="003616CB">
        <w:t xml:space="preserve">theoretical resistance </w:t>
      </w:r>
      <w:r>
        <w:t xml:space="preserve">value for the gold foils. Due to </w:t>
      </w:r>
      <w:r w:rsidR="001F6472">
        <w:t xml:space="preserve">its </w:t>
      </w:r>
      <w:r>
        <w:t>low thickness, the gold current collector was compliant and its resistance did not</w:t>
      </w:r>
      <w:r w:rsidR="00C82FC2">
        <w:t xml:space="preserve"> change considerably when bent.</w:t>
      </w:r>
    </w:p>
    <w:p w:rsidR="00B47A6E" w:rsidRDefault="00B47A6E" w:rsidP="00B47A6E">
      <w:r>
        <w:t>Compliance of the electrodes is of vital importance in the field of the dielectric elastomer actuators as well.</w:t>
      </w:r>
      <w:r>
        <w:fldChar w:fldCharType="begin"/>
      </w:r>
      <w:r>
        <w:instrText>ADDIN RW.CITE{{401 Rosset,Samuel 2013}}</w:instrText>
      </w:r>
      <w:r>
        <w:fldChar w:fldCharType="separate"/>
      </w:r>
      <w:r w:rsidRPr="00806BC7">
        <w:rPr>
          <w:rFonts w:eastAsia="Times New Roman" w:cs="Times New Roman"/>
          <w:vertAlign w:val="superscript"/>
        </w:rPr>
        <w:t>[37]</w:t>
      </w:r>
      <w:r>
        <w:fldChar w:fldCharType="end"/>
      </w:r>
      <w:r>
        <w:t xml:space="preserve"> As dielectric elastomers are driven with low current at high voltage, even the surface resistance in the M</w:t>
      </w:r>
      <w:r>
        <w:rPr>
          <w:rFonts w:cs="Times New Roman"/>
        </w:rPr>
        <w:t>Ω</w:t>
      </w:r>
      <w:r>
        <w:t xml:space="preserve"> range is already sufficient. In the case of the IEAP actuators, the surface resistance is more critical due to higher electric currents. In supercapacitors, thick solid aluminum current collector is commonly used.</w:t>
      </w:r>
      <w:r>
        <w:fldChar w:fldCharType="begin"/>
      </w:r>
      <w:r>
        <w:instrText>ADDIN RW.CITE{{402 Aza'is,Philippe 2013}}</w:instrText>
      </w:r>
      <w:r>
        <w:fldChar w:fldCharType="separate"/>
      </w:r>
      <w:r w:rsidRPr="00806BC7">
        <w:rPr>
          <w:rFonts w:eastAsia="Times New Roman" w:cs="Times New Roman"/>
          <w:vertAlign w:val="superscript"/>
        </w:rPr>
        <w:t>[38]</w:t>
      </w:r>
      <w:r>
        <w:fldChar w:fldCharType="end"/>
      </w:r>
      <w:r>
        <w:t xml:space="preserve"> This provides excellent conductivity, but is not compliant. </w:t>
      </w:r>
    </w:p>
    <w:p w:rsidR="00B47A6E" w:rsidRDefault="00B47A6E" w:rsidP="00B47A6E">
      <w:pPr>
        <w:rPr>
          <w:ins w:id="55" w:author="Indrek Must" w:date="2014-02-27T19:57:00Z"/>
        </w:rPr>
      </w:pPr>
      <w:ins w:id="56" w:author="Indrek Must" w:date="2014-02-27T19:57:00Z">
        <w:r>
          <w:t xml:space="preserve">The gold layer is compliant and flexible due to its </w:t>
        </w:r>
        <w:commentRangeStart w:id="57"/>
        <w:r>
          <w:t xml:space="preserve">pre-buckled </w:t>
        </w:r>
        <w:commentRangeEnd w:id="57"/>
        <w:r>
          <w:rPr>
            <w:rStyle w:val="CommentReference"/>
          </w:rPr>
          <w:commentReference w:id="57"/>
        </w:r>
      </w:ins>
      <w:ins w:id="58" w:author="Indrek Must" w:date="2014-02-27T20:30:00Z">
        <w:r w:rsidR="00C82FC2">
          <w:t>surface</w:t>
        </w:r>
      </w:ins>
      <w:ins w:id="59" w:author="Indrek Must" w:date="2014-02-27T19:57:00Z">
        <w:r>
          <w:t xml:space="preserve">, which is achieved during the manufacturing process. </w:t>
        </w:r>
      </w:ins>
      <w:r>
        <w:t xml:space="preserve">Please see </w:t>
      </w:r>
      <w:r w:rsidRPr="00076C34">
        <w:rPr>
          <w:b/>
        </w:rPr>
        <w:t>Supplementary Information</w:t>
      </w:r>
      <w:r>
        <w:t xml:space="preserve"> for details on the pre-buckling process. </w:t>
      </w:r>
      <w:ins w:id="60" w:author="Indrek Must" w:date="2014-02-27T19:57:00Z">
        <w:r>
          <w:t>The newly-constructed IEAP actuator always has a uniform voltage across one electrode</w:t>
        </w:r>
      </w:ins>
      <w:r w:rsidR="00C82FC2">
        <w:t>, despite of the fact that the terminal voltage is switched at frequency as high as 32 kHz</w:t>
      </w:r>
      <w:ins w:id="61" w:author="Indrek Must" w:date="2014-02-27T19:57:00Z">
        <w:r>
          <w:t>. It is remarkable that the voltage difference is established immediately over the whole IEAP surface area</w:t>
        </w:r>
        <w:r>
          <w:t xml:space="preserve">, with no evidence of </w:t>
        </w:r>
      </w:ins>
      <w:ins w:id="62" w:author="Indrek Must" w:date="2014-02-27T20:00:00Z">
        <w:r>
          <w:t>the</w:t>
        </w:r>
      </w:ins>
      <w:ins w:id="63" w:author="Indrek Must" w:date="2014-02-27T19:57:00Z">
        <w:r>
          <w:t xml:space="preserve"> transmission-line effect</w:t>
        </w:r>
        <w:r>
          <w:t>.</w:t>
        </w:r>
      </w:ins>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w:t>
      </w:r>
      <w:r w:rsidR="0053677D">
        <w:t xml:space="preserve">across </w:t>
      </w:r>
      <w:r>
        <w:t>the whole length of the laminate; therefore, it is possible to determine the IEAP curvature by fitting an arc over the image of the IEAP cross-section</w:t>
      </w:r>
      <w:r w:rsidR="0053677D">
        <w:t>.</w:t>
      </w:r>
      <w:r>
        <w:t xml:space="preserve"> </w:t>
      </w:r>
      <w:r>
        <w:fldChar w:fldCharType="begin"/>
      </w:r>
      <w:r>
        <w:instrText xml:space="preserve"> REF _Ref379040348 \h </w:instrText>
      </w:r>
      <w:r>
        <w:fldChar w:fldCharType="separate"/>
      </w:r>
      <w:r w:rsidR="00FA0B33">
        <w:t xml:space="preserve">Figure </w:t>
      </w:r>
      <w:r w:rsidR="00FA0B33">
        <w:rPr>
          <w:noProof/>
        </w:rPr>
        <w:t>6</w:t>
      </w:r>
      <w:r>
        <w:fldChar w:fldCharType="end"/>
      </w:r>
      <w:proofErr w:type="gramStart"/>
      <w:r w:rsidR="00C91E94">
        <w:t>a</w:t>
      </w:r>
      <w:r w:rsidR="0053677D">
        <w:t xml:space="preserve"> depicts</w:t>
      </w:r>
      <w:proofErr w:type="gramEnd"/>
      <w:r w:rsidR="0053677D">
        <w:t xml:space="preserve"> the cross-section of the IEAP actuator at different input voltages</w:t>
      </w:r>
      <w:r>
        <w:t xml:space="preserve">. The blocking force increased proportionally with the amplitude of sinusoidal input voltage, as given in </w:t>
      </w:r>
      <w:r w:rsidR="0053677D">
        <w:fldChar w:fldCharType="begin"/>
      </w:r>
      <w:r w:rsidR="0053677D">
        <w:instrText xml:space="preserve"> REF _Ref379040348 \h </w:instrText>
      </w:r>
      <w:r w:rsidR="0053677D">
        <w:fldChar w:fldCharType="separate"/>
      </w:r>
      <w:r w:rsidR="00FA0B33">
        <w:t xml:space="preserve">Figure </w:t>
      </w:r>
      <w:r w:rsidR="00FA0B33">
        <w:rPr>
          <w:noProof/>
        </w:rPr>
        <w:t>6</w:t>
      </w:r>
      <w:r w:rsidR="0053677D">
        <w:fldChar w:fldCharType="end"/>
      </w:r>
      <w:r w:rsidR="0053677D">
        <w:t>b</w:t>
      </w:r>
      <w:r>
        <w:t xml:space="preserve">, </w:t>
      </w:r>
      <w:r w:rsidR="0053677D">
        <w:t xml:space="preserve">Instead, </w:t>
      </w:r>
      <w:r>
        <w:t xml:space="preserve">the </w:t>
      </w:r>
      <w:r w:rsidR="0053677D">
        <w:t xml:space="preserve">free-bending </w:t>
      </w:r>
      <w:r>
        <w:t>curvature increased exponentially with the increased input voltage amplitude</w:t>
      </w:r>
      <w:r w:rsidR="00363A3E">
        <w:t>;</w:t>
      </w:r>
      <w:r w:rsidR="00363A3E">
        <w:t xml:space="preserve"> </w:t>
      </w:r>
      <w:r w:rsidR="0053677D">
        <w:t xml:space="preserve">also shown in </w:t>
      </w:r>
      <w:r w:rsidR="0053677D">
        <w:fldChar w:fldCharType="begin"/>
      </w:r>
      <w:r w:rsidR="0053677D">
        <w:instrText xml:space="preserve"> REF _Ref379040348 \h </w:instrText>
      </w:r>
      <w:r w:rsidR="0053677D">
        <w:fldChar w:fldCharType="separate"/>
      </w:r>
      <w:r w:rsidR="00FA0B33">
        <w:t xml:space="preserve">Figure </w:t>
      </w:r>
      <w:r w:rsidR="00FA0B33">
        <w:rPr>
          <w:noProof/>
        </w:rPr>
        <w:t>6</w:t>
      </w:r>
      <w:r w:rsidR="0053677D">
        <w:fldChar w:fldCharType="end"/>
      </w:r>
      <w:r w:rsidR="0053677D">
        <w:t>b</w:t>
      </w:r>
      <w:r>
        <w:t xml:space="preserve">. </w:t>
      </w:r>
    </w:p>
    <w:p w:rsidR="00202A92" w:rsidRDefault="00202A92" w:rsidP="00202A92">
      <w:r>
        <w:lastRenderedPageBreak/>
        <w:t>The measurements show that the performance of the IEAP actuators is limited by the amount of charging current averaged in time, not considerably affected by the type of</w:t>
      </w:r>
      <w:r w:rsidRPr="00DC3D7B">
        <w:t xml:space="preserve"> </w:t>
      </w:r>
      <w:r>
        <w:t xml:space="preserve">driving signal. Limiting of the time-averaged charging current is important for </w:t>
      </w:r>
      <w:r w:rsidR="0053677D">
        <w:t xml:space="preserve">improving </w:t>
      </w:r>
      <w:r>
        <w:t xml:space="preserve">the IEAP lifetime, because the thin gold current collector layer could heat up as a result of high charging currents. Consequently, the speed and deflection rate of an IEAP actuator is limited by the amount of current passing through the material, eventually heating up the </w:t>
      </w:r>
      <w:r w:rsidRPr="00DC4A40">
        <w:t xml:space="preserve">actuator. </w:t>
      </w:r>
      <w:r>
        <w:fldChar w:fldCharType="begin"/>
      </w:r>
      <w:r>
        <w:instrText xml:space="preserve"> REF _Ref379040348 \h </w:instrText>
      </w:r>
      <w:r>
        <w:fldChar w:fldCharType="separate"/>
      </w:r>
      <w:r w:rsidR="00FA0B33">
        <w:t xml:space="preserve">Figure </w:t>
      </w:r>
      <w:r w:rsidR="00FA0B33">
        <w:rPr>
          <w:noProof/>
        </w:rPr>
        <w:t>6</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FA0B33">
        <w:t xml:space="preserve">Figure </w:t>
      </w:r>
      <w:r w:rsidR="00FA0B33">
        <w:rPr>
          <w:noProof/>
        </w:rPr>
        <w:t>6</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64" w:name="_Ref378698743"/>
            <w:r w:rsidR="00FA0B33">
              <w:rPr>
                <w:noProof/>
              </w:rPr>
              <w:t>1</w:t>
            </w:r>
            <w:bookmarkEnd w:id="64"/>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593146" w:rsidP="00613D0E">
      <w:pPr>
        <w:keepNext/>
        <w:spacing w:after="0"/>
      </w:pPr>
      <w:r>
        <w:rPr>
          <w:noProof/>
        </w:rPr>
        <w:lastRenderedPageBreak/>
        <w:drawing>
          <wp:inline distT="0" distB="0" distL="0" distR="0" wp14:anchorId="4C9CE65E" wp14:editId="3A3E912B">
            <wp:extent cx="5972810" cy="46863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4686300"/>
                    </a:xfrm>
                    <a:prstGeom prst="rect">
                      <a:avLst/>
                    </a:prstGeom>
                  </pic:spPr>
                </pic:pic>
              </a:graphicData>
            </a:graphic>
          </wp:inline>
        </w:drawing>
      </w:r>
    </w:p>
    <w:p w:rsidR="00E95A83" w:rsidRDefault="00743830" w:rsidP="00743830">
      <w:pPr>
        <w:pStyle w:val="Caption"/>
      </w:pPr>
      <w:bookmarkStart w:id="65" w:name="_Ref379040348"/>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6</w:t>
      </w:r>
      <w:r w:rsidR="00802AAB">
        <w:rPr>
          <w:noProof/>
        </w:rPr>
        <w:fldChar w:fldCharType="end"/>
      </w:r>
      <w:bookmarkEnd w:id="65"/>
      <w:proofErr w:type="gramStart"/>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w:t>
      </w:r>
      <w:r w:rsidR="00DC1B30">
        <w:t>The absorbed water content is often considered as a taboo subject in the field of supercapacitors, as it can be</w:t>
      </w:r>
      <w:r w:rsidR="00DC1B30" w:rsidRPr="00DC1B30">
        <w:t xml:space="preserve"> detrimental to the cell performance</w:t>
      </w:r>
      <w:r w:rsidR="00DC1B30">
        <w:t xml:space="preserve"> especially at high voltages. </w:t>
      </w:r>
      <w:r>
        <w:t xml:space="preserve">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FA0B33">
        <w:t xml:space="preserve">Figure </w:t>
      </w:r>
      <w:r w:rsidR="00FA0B33">
        <w:rPr>
          <w:noProof/>
        </w:rPr>
        <w:t>7</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w:t>
      </w:r>
      <w:r>
        <w:lastRenderedPageBreak/>
        <w:t xml:space="preserve">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806BC7" w:rsidRPr="00806BC7">
        <w:rPr>
          <w:rFonts w:eastAsia="Times New Roman" w:cs="Times New Roman"/>
          <w:vertAlign w:val="superscript"/>
        </w:rPr>
        <w:t>[41]</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806BC7" w:rsidRPr="00806BC7">
        <w:rPr>
          <w:rFonts w:eastAsia="Times New Roman" w:cs="Times New Roman"/>
          <w:vertAlign w:val="superscript"/>
        </w:rPr>
        <w:t>[41]</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593146" w:rsidP="00613D0E">
      <w:pPr>
        <w:keepNext/>
        <w:spacing w:after="0"/>
      </w:pPr>
      <w:r>
        <w:rPr>
          <w:noProof/>
        </w:rPr>
        <w:drawing>
          <wp:inline distT="0" distB="0" distL="0" distR="0" wp14:anchorId="6E991EBE" wp14:editId="033D43A8">
            <wp:extent cx="3060192" cy="202692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0192" cy="2026920"/>
                    </a:xfrm>
                    <a:prstGeom prst="rect">
                      <a:avLst/>
                    </a:prstGeom>
                  </pic:spPr>
                </pic:pic>
              </a:graphicData>
            </a:graphic>
          </wp:inline>
        </w:drawing>
      </w:r>
    </w:p>
    <w:p w:rsidR="0060357E" w:rsidRDefault="0060357E" w:rsidP="0060357E">
      <w:pPr>
        <w:pStyle w:val="Caption"/>
      </w:pPr>
      <w:bookmarkStart w:id="66" w:name="_Ref379048036"/>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7</w:t>
      </w:r>
      <w:r w:rsidR="00802AAB">
        <w:rPr>
          <w:noProof/>
        </w:rPr>
        <w:fldChar w:fldCharType="end"/>
      </w:r>
      <w:bookmarkEnd w:id="66"/>
      <w:proofErr w:type="gramStart"/>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lastRenderedPageBreak/>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 xml:space="preserve">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w:t>
      </w:r>
      <w:r w:rsidR="005C0414">
        <w:t>achieved</w:t>
      </w:r>
      <w:r>
        <w:t>.</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806BC7" w:rsidRPr="00806BC7">
        <w:rPr>
          <w:rFonts w:eastAsia="Times New Roman" w:cs="Times New Roman"/>
          <w:vertAlign w:val="superscript"/>
        </w:rPr>
        <w:t>[42]</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EE1DC6" w:rsidRPr="00EE1DC6" w:rsidRDefault="00E27014" w:rsidP="0062467A">
      <w:pPr>
        <w:rPr>
          <w:ins w:id="67" w:author="Indrek Must" w:date="2014-02-21T09:46:00Z"/>
        </w:rPr>
      </w:pPr>
      <w:ins w:id="68" w:author="Indrek Must" w:date="2014-02-21T09:48:00Z">
        <w:r w:rsidRPr="00EE1DC6">
          <w:t>The separator</w:t>
        </w:r>
      </w:ins>
      <w:ins w:id="69" w:author="Indrek Must" w:date="2014-02-21T09:50:00Z">
        <w:r w:rsidRPr="00EE1DC6">
          <w:t xml:space="preserve"> was prepared from </w:t>
        </w:r>
      </w:ins>
      <w:proofErr w:type="spellStart"/>
      <w:ins w:id="70" w:author="Indrek Must" w:date="2014-02-21T09:52:00Z">
        <w:r w:rsidRPr="00EE1DC6">
          <w:t>polyvinylidene</w:t>
        </w:r>
        <w:proofErr w:type="spellEnd"/>
        <w:r w:rsidRPr="00EE1DC6">
          <w:t xml:space="preserve"> fluoride co-</w:t>
        </w:r>
        <w:proofErr w:type="spellStart"/>
        <w:r w:rsidRPr="00EE1DC6">
          <w:t>hexafluoropropylene</w:t>
        </w:r>
        <w:proofErr w:type="spellEnd"/>
        <w:r w:rsidRPr="00EE1DC6">
          <w:t xml:space="preserve"> (</w:t>
        </w:r>
        <w:proofErr w:type="spellStart"/>
        <w:r w:rsidRPr="00EE1DC6">
          <w:t>PV</w:t>
        </w:r>
      </w:ins>
      <w:ins w:id="71" w:author="Indrek Must" w:date="2014-02-21T09:59:00Z">
        <w:r w:rsidR="00EE1DC6" w:rsidRPr="00EE1DC6">
          <w:t>d</w:t>
        </w:r>
      </w:ins>
      <w:ins w:id="72" w:author="Indrek Must" w:date="2014-02-21T09:52:00Z">
        <w:r w:rsidRPr="00EE1DC6">
          <w:t>F</w:t>
        </w:r>
        <w:proofErr w:type="spellEnd"/>
        <w:r w:rsidRPr="00EE1DC6">
          <w:t>-HFP) (</w:t>
        </w:r>
        <w:r w:rsidRPr="007B5F0C">
          <w:t xml:space="preserve">Sigma–Aldrich Co.) </w:t>
        </w:r>
      </w:ins>
      <w:ins w:id="73" w:author="Indrek Must" w:date="2014-02-21T09:50:00Z">
        <w:r w:rsidRPr="00EE1DC6">
          <w:t xml:space="preserve">and </w:t>
        </w:r>
      </w:ins>
      <w:ins w:id="74" w:author="Indrek Must" w:date="2014-02-21T09:51:00Z">
        <w:r w:rsidRPr="00EE1DC6">
          <w:t xml:space="preserve">1-ethyl-3-methylimidazolium </w:t>
        </w:r>
        <w:proofErr w:type="spellStart"/>
        <w:r w:rsidRPr="00EE1DC6">
          <w:t>trifluoromethanesulphonate</w:t>
        </w:r>
        <w:proofErr w:type="spellEnd"/>
        <w:r w:rsidRPr="00EE1DC6">
          <w:t xml:space="preserve"> (EMITFS) (≥99.0%, </w:t>
        </w:r>
        <w:proofErr w:type="spellStart"/>
        <w:r w:rsidRPr="00EE1DC6">
          <w:t>Fluka</w:t>
        </w:r>
        <w:proofErr w:type="spellEnd"/>
        <w:r w:rsidRPr="00EE1DC6">
          <w:t>)</w:t>
        </w:r>
      </w:ins>
      <w:ins w:id="75" w:author="Indrek Must" w:date="2014-02-21T09:55:00Z">
        <w:r w:rsidR="00EE1DC6" w:rsidRPr="007B5F0C">
          <w:t xml:space="preserve"> by casting method</w:t>
        </w:r>
      </w:ins>
      <w:ins w:id="76" w:author="Indrek Must" w:date="2014-02-21T09:54:00Z">
        <w:r w:rsidRPr="007B5F0C">
          <w:t xml:space="preserve">. The ratio between </w:t>
        </w:r>
        <w:proofErr w:type="spellStart"/>
        <w:r w:rsidRPr="007B5F0C">
          <w:t>PV</w:t>
        </w:r>
      </w:ins>
      <w:ins w:id="77" w:author="Indrek Must" w:date="2014-02-21T09:59:00Z">
        <w:r w:rsidR="00EE1DC6" w:rsidRPr="007B5F0C">
          <w:t>d</w:t>
        </w:r>
      </w:ins>
      <w:ins w:id="78" w:author="Indrek Must" w:date="2014-02-21T09:54:00Z">
        <w:r w:rsidRPr="007B5F0C">
          <w:t>F</w:t>
        </w:r>
        <w:proofErr w:type="spellEnd"/>
        <w:r w:rsidRPr="007B5F0C">
          <w:t>-HFP</w:t>
        </w:r>
        <w:proofErr w:type="gramStart"/>
        <w:r w:rsidRPr="007B5F0C">
          <w:t>:EMITFS</w:t>
        </w:r>
        <w:proofErr w:type="gramEnd"/>
        <w:r w:rsidRPr="007B5F0C">
          <w:t xml:space="preserve"> was 1:1 in weight.</w:t>
        </w:r>
      </w:ins>
      <w:ins w:id="79" w:author="Indrek Must" w:date="2014-02-21T09:55:00Z">
        <w:r w:rsidR="00EE1DC6" w:rsidRPr="007B5F0C">
          <w:t xml:space="preserve"> The electrodes contained </w:t>
        </w:r>
        <w:proofErr w:type="spellStart"/>
        <w:r w:rsidR="00EE1DC6" w:rsidRPr="00AE4138">
          <w:t>TiC</w:t>
        </w:r>
        <w:proofErr w:type="spellEnd"/>
        <w:r w:rsidR="00EE1DC6" w:rsidRPr="00AE4138">
          <w:t>–CDC powder (Skeleton Technologies OÜ)</w:t>
        </w:r>
      </w:ins>
      <w:ins w:id="80" w:author="Indrek Must" w:date="2014-02-21T09:56:00Z">
        <w:r w:rsidR="00EE1DC6" w:rsidRPr="00AE4138">
          <w:t xml:space="preserve">, EMITFS, and </w:t>
        </w:r>
        <w:proofErr w:type="spellStart"/>
        <w:r w:rsidR="00EE1DC6" w:rsidRPr="00AE4138">
          <w:t>PV</w:t>
        </w:r>
      </w:ins>
      <w:ins w:id="81" w:author="Indrek Must" w:date="2014-02-21T10:02:00Z">
        <w:r w:rsidR="00EE1DC6" w:rsidRPr="00AE4138">
          <w:t>d</w:t>
        </w:r>
      </w:ins>
      <w:ins w:id="82" w:author="Indrek Must" w:date="2014-02-21T09:56:00Z">
        <w:r w:rsidR="00EE1DC6" w:rsidRPr="00AE4138">
          <w:t>F</w:t>
        </w:r>
        <w:proofErr w:type="spellEnd"/>
        <w:r w:rsidR="00EE1DC6" w:rsidRPr="00AE4138">
          <w:t xml:space="preserve">-HFP in a ratio of 1:1:1. </w:t>
        </w:r>
      </w:ins>
      <w:ins w:id="83" w:author="Indrek Must" w:date="2014-02-21T09:57:00Z">
        <w:r w:rsidR="00EE1DC6" w:rsidRPr="00A62F0E">
          <w:t xml:space="preserve">The electrodes were spray-painted on the membrane. </w:t>
        </w:r>
      </w:ins>
      <w:ins w:id="84" w:author="Indrek Must" w:date="2014-02-21T09:58:00Z">
        <w:r w:rsidR="00EE1DC6" w:rsidRPr="00EE1DC6">
          <w:t>T</w:t>
        </w:r>
      </w:ins>
      <w:ins w:id="85" w:author="Indrek Must" w:date="2014-02-21T09:57:00Z">
        <w:r w:rsidR="00EE1DC6" w:rsidRPr="00EE1DC6">
          <w:t>hree layers of 130-nm gold sheet (Gold-Hammer) were glued on both sides of the laminate to form current collectors.</w:t>
        </w:r>
      </w:ins>
      <w:ins w:id="86" w:author="Indrek Must" w:date="2014-02-21T09:59:00Z">
        <w:r w:rsidR="00EE1DC6" w:rsidRPr="00EE1DC6">
          <w:t xml:space="preserve"> 15 </w:t>
        </w:r>
        <w:proofErr w:type="spellStart"/>
        <w:r w:rsidR="00EE1DC6" w:rsidRPr="00EE1DC6">
          <w:t>wt</w:t>
        </w:r>
        <w:proofErr w:type="spellEnd"/>
        <w:r w:rsidR="00EE1DC6" w:rsidRPr="00EE1DC6">
          <w:t xml:space="preserve">% </w:t>
        </w:r>
        <w:proofErr w:type="spellStart"/>
        <w:r w:rsidR="00EE1DC6" w:rsidRPr="00EE1DC6">
          <w:t>Nafion</w:t>
        </w:r>
        <w:proofErr w:type="spellEnd"/>
        <w:r w:rsidR="00EE1DC6" w:rsidRPr="00EE1DC6">
          <w:t xml:space="preserve"> </w:t>
        </w:r>
        <w:proofErr w:type="gramStart"/>
        <w:r w:rsidR="00EE1DC6" w:rsidRPr="00EE1DC6">
          <w:t>solution</w:t>
        </w:r>
        <w:proofErr w:type="gramEnd"/>
        <w:r w:rsidR="00EE1DC6" w:rsidRPr="00EE1DC6">
          <w:t xml:space="preserve"> (LIQUION® LQ-1115 1100EW, Ion Power, Inc.) was used as an adhesive</w:t>
        </w:r>
      </w:ins>
      <w:ins w:id="87" w:author="Indrek Must" w:date="2014-02-21T10:02:00Z">
        <w:r w:rsidR="00EE1DC6" w:rsidRPr="007B5F0C">
          <w:t xml:space="preserve"> for the gold foils</w:t>
        </w:r>
      </w:ins>
      <w:ins w:id="88" w:author="Indrek Must" w:date="2014-02-21T09:59:00Z">
        <w:r w:rsidR="00EE1DC6" w:rsidRPr="007B5F0C">
          <w:t>.</w:t>
        </w:r>
      </w:ins>
      <w:ins w:id="89" w:author="Indrek Must" w:date="2014-02-21T10:00:00Z">
        <w:r w:rsidR="00EE1DC6" w:rsidRPr="007B5F0C">
          <w:t xml:space="preserve"> </w:t>
        </w:r>
      </w:ins>
      <w:ins w:id="90" w:author="Indrek Must" w:date="2014-02-21T09:59:00Z">
        <w:r w:rsidR="00EE1DC6" w:rsidRPr="007B5F0C">
          <w:t xml:space="preserve">The </w:t>
        </w:r>
      </w:ins>
      <w:ins w:id="91" w:author="Indrek Must" w:date="2014-02-21T10:00:00Z">
        <w:r w:rsidR="00EE1DC6" w:rsidRPr="00AE4138">
          <w:t xml:space="preserve">non-planar initial </w:t>
        </w:r>
      </w:ins>
      <w:ins w:id="92" w:author="Indrek Must" w:date="2014-02-21T09:59:00Z">
        <w:r w:rsidR="00EE1DC6" w:rsidRPr="00AE4138">
          <w:t>shape</w:t>
        </w:r>
      </w:ins>
      <w:ins w:id="93" w:author="Indrek Must" w:date="2014-02-21T10:00:00Z">
        <w:r w:rsidR="00EE1DC6" w:rsidRPr="00AE4138">
          <w:t xml:space="preserve"> was programmed by heating the</w:t>
        </w:r>
        <w:r w:rsidR="00EE1DC6">
          <w:t xml:space="preserve"> </w:t>
        </w:r>
      </w:ins>
      <w:ins w:id="94" w:author="Indrek Must" w:date="2014-02-21T10:01:00Z">
        <w:r w:rsidR="00EE1DC6">
          <w:lastRenderedPageBreak/>
          <w:t xml:space="preserve">appropriately fixed </w:t>
        </w:r>
      </w:ins>
      <w:ins w:id="95" w:author="Indrek Must" w:date="2014-02-21T10:00:00Z">
        <w:r w:rsidR="00EE1DC6" w:rsidRPr="00EE1DC6">
          <w:t>laminate</w:t>
        </w:r>
      </w:ins>
      <w:ins w:id="96" w:author="Indrek Must" w:date="2014-02-21T10:01:00Z">
        <w:r w:rsidR="00EE1DC6" w:rsidRPr="00EE1DC6">
          <w:t xml:space="preserve"> up to 100</w:t>
        </w:r>
        <w:r w:rsidR="00EE1DC6" w:rsidRPr="00EE1DC6">
          <w:rPr>
            <w:rFonts w:cs="Times New Roman"/>
          </w:rPr>
          <w:t>º</w:t>
        </w:r>
        <w:r w:rsidR="00EE1DC6" w:rsidRPr="00EE1DC6">
          <w:t>C.</w:t>
        </w:r>
        <w:r w:rsidR="00EE1DC6">
          <w:t xml:space="preserve"> The detailed manufacturing process is described in the </w:t>
        </w:r>
        <w:r w:rsidR="00EE1DC6" w:rsidRPr="00E27014">
          <w:rPr>
            <w:b/>
          </w:rPr>
          <w:t>Supplementary Information.</w:t>
        </w:r>
      </w:ins>
    </w:p>
    <w:p w:rsidR="00B94999" w:rsidRDefault="00B94999" w:rsidP="00B94999">
      <w:pPr>
        <w:pStyle w:val="Heading2"/>
      </w:pPr>
      <w:r>
        <w:t xml:space="preserve">Electrical </w:t>
      </w:r>
      <w:r w:rsidR="009345FC">
        <w:t xml:space="preserve">and </w:t>
      </w:r>
      <w:ins w:id="97" w:author="Indrek Must" w:date="2014-02-21T12:38:00Z">
        <w:r w:rsidR="00C96C50">
          <w:t>electro</w:t>
        </w:r>
      </w:ins>
      <w:r w:rsidR="009345FC">
        <w:t xml:space="preserve">mechanical </w:t>
      </w:r>
      <w:r>
        <w:t>measurements</w:t>
      </w:r>
    </w:p>
    <w:p w:rsidR="009345FC" w:rsidRPr="00C96C50" w:rsidRDefault="00B94999" w:rsidP="00B94999">
      <w:r w:rsidRPr="00C96C50">
        <w:t xml:space="preserve">The current consumption of the robot was measured by applying a 4-V input </w:t>
      </w:r>
      <w:ins w:id="98" w:author="Indrek Must" w:date="2014-02-21T12:36:00Z">
        <w:r w:rsidR="00C96C50" w:rsidRPr="00C96C50">
          <w:t xml:space="preserve">voltage </w:t>
        </w:r>
      </w:ins>
      <w:r w:rsidRPr="00C96C50">
        <w:t xml:space="preserve">from </w:t>
      </w:r>
      <w:r w:rsidR="009345FC" w:rsidRPr="00C96C50">
        <w:t>an external</w:t>
      </w:r>
      <w:r w:rsidRPr="00C96C50">
        <w:t xml:space="preserve"> laboratory power supply</w:t>
      </w:r>
      <w:ins w:id="99" w:author="Indrek Must" w:date="2014-02-21T12:42:00Z">
        <w:r w:rsidR="00C96C50">
          <w:t>.</w:t>
        </w:r>
      </w:ins>
      <w:r w:rsidRPr="00C96C50">
        <w:t xml:space="preserve"> </w:t>
      </w:r>
      <w:ins w:id="100" w:author="Indrek Must" w:date="2014-02-21T12:42:00Z">
        <w:r w:rsidR="00C96C50">
          <w:t>T</w:t>
        </w:r>
      </w:ins>
      <w:r w:rsidRPr="00C96C50">
        <w:t xml:space="preserve">he </w:t>
      </w:r>
      <w:ins w:id="101" w:author="Indrek Must" w:date="2014-02-21T12:36:00Z">
        <w:r w:rsidR="00C96C50" w:rsidRPr="00C96C50">
          <w:t xml:space="preserve">total </w:t>
        </w:r>
      </w:ins>
      <w:r w:rsidRPr="00C96C50">
        <w:t>current</w:t>
      </w:r>
      <w:ins w:id="102" w:author="Indrek Must" w:date="2014-02-21T12:43:00Z">
        <w:r w:rsidR="00C96C50">
          <w:t xml:space="preserve"> </w:t>
        </w:r>
        <w:r w:rsidR="00C96C50" w:rsidRPr="00C96C50">
          <w:t xml:space="preserve">consumed </w:t>
        </w:r>
        <w:r w:rsidR="00C96C50">
          <w:t>by both actuator and control board was measured</w:t>
        </w:r>
      </w:ins>
      <w:r w:rsidRPr="00C96C50">
        <w:t xml:space="preserve">. </w:t>
      </w:r>
      <w:r w:rsidR="009345FC" w:rsidRPr="00C96C50">
        <w:t xml:space="preserve">The terminal voltages were registered using </w:t>
      </w:r>
      <w:r w:rsidRPr="00C96C50">
        <w:t>National Instruments PCI-6036E and 6XXX DAQ devices</w:t>
      </w:r>
      <w:r w:rsidR="009345FC" w:rsidRPr="00C96C50">
        <w:t xml:space="preserve">. </w:t>
      </w:r>
      <w:r w:rsidRPr="00C96C50">
        <w:t>Tektr</w:t>
      </w:r>
      <w:r w:rsidR="009345FC" w:rsidRPr="00C96C50">
        <w:t>onix TDS 2024B oscilloscope was</w:t>
      </w:r>
      <w:r w:rsidRPr="00C96C50">
        <w:t xml:space="preserve"> used </w:t>
      </w:r>
      <w:r w:rsidR="009345FC" w:rsidRPr="00C96C50">
        <w:t xml:space="preserve">in the measurements in </w:t>
      </w:r>
      <w:r w:rsidR="00877B83" w:rsidRPr="00C96C50">
        <w:fldChar w:fldCharType="begin"/>
      </w:r>
      <w:r w:rsidR="00877B83" w:rsidRPr="00C96C50">
        <w:instrText xml:space="preserve"> REF _Ref379983932 \h </w:instrText>
      </w:r>
      <w:r w:rsidR="00C96C50">
        <w:instrText xml:space="preserve"> \* MERGEFORMAT </w:instrText>
      </w:r>
      <w:r w:rsidR="00877B83" w:rsidRPr="00C96C50">
        <w:fldChar w:fldCharType="separate"/>
      </w:r>
      <w:r w:rsidR="00FA0B33">
        <w:rPr>
          <w:b/>
          <w:bCs/>
        </w:rPr>
        <w:t xml:space="preserve">Error! Reference source not </w:t>
      </w:r>
      <w:proofErr w:type="spellStart"/>
      <w:r w:rsidR="00FA0B33">
        <w:rPr>
          <w:b/>
          <w:bCs/>
        </w:rPr>
        <w:t>found.</w:t>
      </w:r>
      <w:r w:rsidR="00877B83" w:rsidRPr="00C96C50">
        <w:fldChar w:fldCharType="end"/>
      </w:r>
      <w:proofErr w:type="gramStart"/>
      <w:r w:rsidR="00C91E94" w:rsidRPr="00C96C50">
        <w:t>b</w:t>
      </w:r>
      <w:proofErr w:type="spellEnd"/>
      <w:proofErr w:type="gramEnd"/>
      <w:r w:rsidR="009345FC" w:rsidRPr="00C96C50">
        <w:t xml:space="preserve">. </w:t>
      </w:r>
    </w:p>
    <w:p w:rsidR="009345FC" w:rsidRDefault="009345FC" w:rsidP="009345FC">
      <w:r w:rsidRPr="00C96C50">
        <w:t xml:space="preserve">Blocking force was measured using an </w:t>
      </w:r>
      <w:proofErr w:type="spellStart"/>
      <w:r w:rsidRPr="00C96C50">
        <w:t>ADInstruments</w:t>
      </w:r>
      <w:proofErr w:type="spellEnd"/>
      <w:r w:rsidRPr="00C96C50">
        <w:t xml:space="preserve"> MLT0202 load cell</w:t>
      </w:r>
      <w:ins w:id="103" w:author="Indrek Must" w:date="2014-02-21T12:37:00Z">
        <w:r w:rsidR="00C96C50" w:rsidRPr="00C96C50">
          <w:t xml:space="preserve"> connected to the National Instruments PCI-6036E DAQ device</w:t>
        </w:r>
      </w:ins>
      <w:r w:rsidRPr="00C96C50">
        <w:t>.</w:t>
      </w:r>
      <w:ins w:id="104" w:author="Indrek Must" w:date="2014-02-21T12:38:00Z">
        <w:r w:rsidR="00C96C50">
          <w:t xml:space="preserve"> </w:t>
        </w:r>
      </w:ins>
      <w:r w:rsidRPr="00C96C50">
        <w:t>The actuation was recorded by a DMK 22BUC03 USB camera equipped with a long-focus lens C5028-M. The curvature amplitude was determined by fitting the recorded image</w:t>
      </w:r>
      <w:r w:rsidR="00950787" w:rsidRPr="00C96C50">
        <w:t xml:space="preserve"> of the IEAP with a circle of variable radius using National Instruments </w:t>
      </w:r>
      <w:proofErr w:type="spellStart"/>
      <w:r w:rsidR="00950787" w:rsidRPr="00C96C50">
        <w:t>LabView</w:t>
      </w:r>
      <w:proofErr w:type="spellEnd"/>
      <w:r w:rsidR="00950787" w:rsidRPr="00C96C50">
        <w:t xml:space="preserve"> software package. The amplitudes and phases corresponding to a sinusoidal input were determined by fitting the measured data using a differential evolution algorithm implemented in </w:t>
      </w:r>
      <w:proofErr w:type="spellStart"/>
      <w:r w:rsidR="00950787" w:rsidRPr="00C96C50">
        <w:t>LabView</w:t>
      </w:r>
      <w:proofErr w:type="spellEnd"/>
      <w:r w:rsidR="00950787" w:rsidRPr="00C96C50">
        <w:t>.</w:t>
      </w:r>
      <w:r w:rsidRPr="00C96C50">
        <w:t xml:space="preserve"> </w:t>
      </w:r>
      <w:ins w:id="105" w:author="Indrek Must" w:date="2014-02-21T12:40:00Z">
        <w:r w:rsidR="00C96C50">
          <w:t>The sheet r</w:t>
        </w:r>
      </w:ins>
      <w:r w:rsidR="00C96C50" w:rsidRPr="00C96C50">
        <w:t>esistance</w:t>
      </w:r>
      <w:ins w:id="106" w:author="Indrek Must" w:date="2014-02-21T12:40:00Z">
        <w:r w:rsidR="00C96C50">
          <w:t xml:space="preserve"> was measured using an </w:t>
        </w:r>
      </w:ins>
      <w:r w:rsidR="00C96C50" w:rsidRPr="00C96C50">
        <w:t>Agilent 34420A micro-ohm meter</w:t>
      </w:r>
      <w:ins w:id="107" w:author="Indrek Must" w:date="2014-02-21T13:26:00Z">
        <w:r w:rsidR="00F5489E">
          <w:t xml:space="preserve"> and a custom-made bending rig described previously </w:t>
        </w:r>
      </w:ins>
      <w:ins w:id="108" w:author="Indrek Must" w:date="2014-02-21T14:23:00Z">
        <w:r w:rsidR="008D60E2">
          <w:t>by Must et al.</w:t>
        </w:r>
        <w:r w:rsidR="008D60E2">
          <w:fldChar w:fldCharType="begin"/>
        </w:r>
        <w:r w:rsidR="008D60E2">
          <w:instrText>ADDIN RW.CITE{{63 Must,Indrek 2012}}</w:instrText>
        </w:r>
      </w:ins>
      <w:r w:rsidR="008D60E2">
        <w:fldChar w:fldCharType="separate"/>
      </w:r>
      <w:r w:rsidR="00806BC7" w:rsidRPr="00806BC7">
        <w:rPr>
          <w:rFonts w:eastAsia="Times New Roman" w:cs="Times New Roman"/>
          <w:vertAlign w:val="superscript"/>
        </w:rPr>
        <w:t>[43]</w:t>
      </w:r>
      <w:ins w:id="109" w:author="Indrek Must" w:date="2014-02-21T14:23:00Z">
        <w:r w:rsidR="008D60E2">
          <w:fldChar w:fldCharType="end"/>
        </w:r>
      </w:ins>
    </w:p>
    <w:p w:rsidR="00C96C50" w:rsidRPr="00C96C50" w:rsidRDefault="00C96C50" w:rsidP="00C96C50">
      <w:r w:rsidRPr="00C96C50">
        <w:t xml:space="preserve">The </w:t>
      </w:r>
      <w:proofErr w:type="spellStart"/>
      <w:r w:rsidRPr="00C96C50">
        <w:t>chronocoulonometry</w:t>
      </w:r>
      <w:proofErr w:type="spellEnd"/>
      <w:r w:rsidRPr="00C96C50">
        <w:t xml:space="preserve"> experiment was performed on a PARSTAT 2273 </w:t>
      </w:r>
      <w:proofErr w:type="spellStart"/>
      <w:r w:rsidRPr="00C96C50">
        <w:t>potentiostat</w:t>
      </w:r>
      <w:proofErr w:type="spellEnd"/>
      <w:r>
        <w:t xml:space="preserve"> in two-electrode mode</w:t>
      </w:r>
      <w:r w:rsidRPr="00C96C50">
        <w:t xml:space="preserve">. </w:t>
      </w:r>
    </w:p>
    <w:p w:rsidR="009A7422" w:rsidRPr="00C96C50" w:rsidRDefault="00C96C50" w:rsidP="009345FC">
      <w:r>
        <w:t>The s</w:t>
      </w:r>
      <w:r w:rsidR="004500FA" w:rsidRPr="00C96C50">
        <w:t xml:space="preserve">canning electron </w:t>
      </w:r>
      <w:ins w:id="110" w:author="Indrek Must" w:date="2014-02-21T12:39:00Z">
        <w:r>
          <w:t xml:space="preserve">micrographs were obtained using a </w:t>
        </w:r>
      </w:ins>
      <w:r w:rsidR="009A7422" w:rsidRPr="00C96C50">
        <w:t>Hitachi TM3000</w:t>
      </w:r>
      <w:ins w:id="111" w:author="Indrek Must" w:date="2014-02-21T12:39:00Z">
        <w:r w:rsidRPr="00C96C50">
          <w:t xml:space="preserve"> microscope</w:t>
        </w:r>
        <w:r>
          <w:t>.</w:t>
        </w:r>
      </w:ins>
    </w:p>
    <w:p w:rsidR="0062467A" w:rsidRDefault="0062467A" w:rsidP="009345FC">
      <w:pPr>
        <w:pStyle w:val="Heading1"/>
        <w:rPr>
          <w:ins w:id="112" w:author="Indrek Must" w:date="2014-02-21T12:41:00Z"/>
        </w:rPr>
      </w:pPr>
      <w:r>
        <w:t>Acknowledgements</w:t>
      </w:r>
    </w:p>
    <w:p w:rsidR="00C96C50" w:rsidRPr="00C96C50" w:rsidRDefault="00C96C50" w:rsidP="00C96C50">
      <w:ins w:id="113" w:author="Indrek Must" w:date="2014-02-21T12:41:00Z">
        <w:r w:rsidRPr="008D60E2">
          <w:t>This work was supported by the Estonian Science Foundation grant no. 8553</w:t>
        </w:r>
      </w:ins>
      <w:ins w:id="114" w:author="Indrek Must" w:date="2014-02-21T14:12:00Z">
        <w:r w:rsidR="00A62F0E" w:rsidRPr="008D60E2">
          <w:t>,</w:t>
        </w:r>
      </w:ins>
      <w:ins w:id="115" w:author="Indrek Must" w:date="2014-02-21T12:41:00Z">
        <w:r w:rsidRPr="008D60E2">
          <w:t xml:space="preserve"> by</w:t>
        </w:r>
      </w:ins>
      <w:ins w:id="116" w:author="Indrek Must" w:date="2014-02-21T12:42:00Z">
        <w:r w:rsidRPr="008D60E2">
          <w:t xml:space="preserve"> </w:t>
        </w:r>
      </w:ins>
      <w:ins w:id="117" w:author="Indrek Must" w:date="2014-02-21T12:41:00Z">
        <w:r w:rsidRPr="008D60E2">
          <w:t>targeted financing SF0180008s08 from the Estonian Ministry of Education</w:t>
        </w:r>
      </w:ins>
      <w:ins w:id="118" w:author="Indrek Must" w:date="2014-02-21T14:12:00Z">
        <w:r w:rsidR="00A62F0E" w:rsidRPr="008D60E2">
          <w:t xml:space="preserve">, </w:t>
        </w:r>
      </w:ins>
      <w:ins w:id="119" w:author="Indrek Must" w:date="2014-02-21T14:14:00Z">
        <w:r w:rsidR="00A62F0E" w:rsidRPr="008D60E2">
          <w:t xml:space="preserve">by Institutional Research Funding </w:t>
        </w:r>
      </w:ins>
      <w:ins w:id="120" w:author="Indrek Must" w:date="2014-02-21T14:15:00Z">
        <w:r w:rsidR="00A62F0E" w:rsidRPr="008D60E2">
          <w:t>project IUT20-24 from E</w:t>
        </w:r>
        <w:r w:rsidR="008D60E2">
          <w:t>stonia</w:t>
        </w:r>
      </w:ins>
      <w:ins w:id="121" w:author="Indrek Must" w:date="2014-02-21T14:20:00Z">
        <w:r w:rsidR="008D60E2">
          <w:t>n</w:t>
        </w:r>
      </w:ins>
      <w:ins w:id="122" w:author="Indrek Must" w:date="2014-02-21T14:15:00Z">
        <w:r w:rsidR="00A62F0E" w:rsidRPr="008D60E2">
          <w:t xml:space="preserve"> Research Council</w:t>
        </w:r>
      </w:ins>
      <w:ins w:id="123" w:author="Indrek Must" w:date="2014-02-27T20:42:00Z">
        <w:r w:rsidR="00FA0B33">
          <w:t xml:space="preserve">, and by </w:t>
        </w:r>
      </w:ins>
      <w:ins w:id="124" w:author="Indrek Must" w:date="2014-02-27T20:48:00Z">
        <w:r w:rsidR="00FF7F36">
          <w:t xml:space="preserve">development </w:t>
        </w:r>
      </w:ins>
      <w:ins w:id="125" w:author="Indrek Must" w:date="2014-02-27T20:44:00Z">
        <w:r w:rsidR="00FA0B33">
          <w:t xml:space="preserve">project </w:t>
        </w:r>
      </w:ins>
      <w:ins w:id="126" w:author="Indrek Must" w:date="2014-02-27T20:47:00Z">
        <w:r w:rsidR="00FF7F36" w:rsidRPr="008D60E2">
          <w:t>no.</w:t>
        </w:r>
        <w:r w:rsidR="00FF7F36">
          <w:t xml:space="preserve"> </w:t>
        </w:r>
      </w:ins>
      <w:proofErr w:type="gramStart"/>
      <w:ins w:id="127" w:author="Indrek Must" w:date="2014-02-27T20:44:00Z">
        <w:r w:rsidR="00FA0B33" w:rsidRPr="00FA0B33">
          <w:t>SLOTI12156T</w:t>
        </w:r>
        <w:r w:rsidR="00FA0B33">
          <w:t xml:space="preserve"> by </w:t>
        </w:r>
      </w:ins>
      <w:ins w:id="128" w:author="Indrek Must" w:date="2014-02-27T20:47:00Z">
        <w:r w:rsidR="00FF7F36">
          <w:t>Archimedes Foundation</w:t>
        </w:r>
      </w:ins>
      <w:ins w:id="129" w:author="Indrek Must" w:date="2014-02-21T14:19:00Z">
        <w:r w:rsidR="00A62F0E" w:rsidRPr="008D60E2">
          <w:t>.</w:t>
        </w:r>
        <w:proofErr w:type="gramEnd"/>
        <w:r w:rsidR="008D60E2" w:rsidRPr="008D60E2">
          <w:t xml:space="preserve"> </w:t>
        </w:r>
      </w:ins>
      <w:ins w:id="130" w:author="Indrek Must" w:date="2014-02-21T12:41:00Z">
        <w:r w:rsidRPr="008D60E2">
          <w:t>The authors acknowledge</w:t>
        </w:r>
      </w:ins>
      <w:ins w:id="131" w:author="Indrek Must" w:date="2014-02-21T12:42:00Z">
        <w:r w:rsidRPr="008D60E2">
          <w:t xml:space="preserve"> </w:t>
        </w:r>
      </w:ins>
      <w:ins w:id="132" w:author="Indrek Must" w:date="2014-02-21T12:41:00Z">
        <w:r w:rsidRPr="008D60E2">
          <w:t xml:space="preserve">support from </w:t>
        </w:r>
      </w:ins>
      <w:ins w:id="133" w:author="Indrek Must" w:date="2014-02-21T14:17:00Z">
        <w:r w:rsidR="00A62F0E" w:rsidRPr="008D60E2">
          <w:t xml:space="preserve">national scholarship program </w:t>
        </w:r>
        <w:proofErr w:type="spellStart"/>
        <w:r w:rsidR="00A62F0E" w:rsidRPr="008D60E2">
          <w:t>Kristjan</w:t>
        </w:r>
        <w:proofErr w:type="spellEnd"/>
        <w:r w:rsidR="00A62F0E" w:rsidRPr="008D60E2">
          <w:t xml:space="preserve"> </w:t>
        </w:r>
        <w:proofErr w:type="spellStart"/>
        <w:r w:rsidR="00A62F0E" w:rsidRPr="008D60E2">
          <w:t>Jaak</w:t>
        </w:r>
        <w:proofErr w:type="spellEnd"/>
        <w:r w:rsidR="00A62F0E" w:rsidRPr="008D60E2">
          <w:t>, which is funded and managed by Archimedes Foundation in collaboration with the Ministry of Education and Research</w:t>
        </w:r>
      </w:ins>
      <w:ins w:id="134" w:author="Indrek Must" w:date="2014-02-21T14:18:00Z">
        <w:r w:rsidR="00A62F0E" w:rsidRPr="008D60E2">
          <w:t>;</w:t>
        </w:r>
      </w:ins>
      <w:ins w:id="135" w:author="Indrek Must" w:date="2014-02-21T12:41:00Z">
        <w:r w:rsidRPr="008D60E2">
          <w:t xml:space="preserve"> the Estonian Doctoral School in Information</w:t>
        </w:r>
      </w:ins>
      <w:ins w:id="136" w:author="Indrek Must" w:date="2014-02-21T12:42:00Z">
        <w:r w:rsidRPr="008D60E2">
          <w:t xml:space="preserve"> </w:t>
        </w:r>
      </w:ins>
      <w:ins w:id="137" w:author="Indrek Must" w:date="2014-02-21T12:41:00Z">
        <w:r w:rsidRPr="008D60E2">
          <w:t xml:space="preserve">and Communication Technology, the graduate school </w:t>
        </w:r>
      </w:ins>
      <w:ins w:id="138" w:author="Indrek Must" w:date="2014-02-21T14:20:00Z">
        <w:r w:rsidR="008D60E2">
          <w:t>‘</w:t>
        </w:r>
      </w:ins>
      <w:ins w:id="139" w:author="Indrek Must" w:date="2014-02-21T12:41:00Z">
        <w:r w:rsidRPr="008D60E2">
          <w:t>Functio</w:t>
        </w:r>
        <w:r w:rsidR="008D60E2">
          <w:t xml:space="preserve">nal materials and </w:t>
        </w:r>
        <w:r w:rsidR="008D60E2">
          <w:lastRenderedPageBreak/>
          <w:t>technologies</w:t>
        </w:r>
      </w:ins>
      <w:ins w:id="140" w:author="Indrek Must" w:date="2014-02-21T14:20:00Z">
        <w:r w:rsidR="008D60E2">
          <w:t>’</w:t>
        </w:r>
      </w:ins>
      <w:ins w:id="141" w:author="Indrek Must" w:date="2014-02-21T12:41:00Z">
        <w:r w:rsidRPr="008D60E2">
          <w:t>, and</w:t>
        </w:r>
      </w:ins>
      <w:ins w:id="142" w:author="Indrek Must" w:date="2014-02-21T12:42:00Z">
        <w:r w:rsidRPr="008D60E2">
          <w:t xml:space="preserve"> </w:t>
        </w:r>
      </w:ins>
      <w:ins w:id="143" w:author="Indrek Must" w:date="2014-02-21T12:41:00Z">
        <w:r w:rsidRPr="008D60E2">
          <w:t>the Tiger University Program of the Information Technology Foundation for Education.</w:t>
        </w:r>
      </w:ins>
      <w:ins w:id="144" w:author="Indrek Must" w:date="2014-02-21T14:17:00Z">
        <w:r w:rsidR="00A62F0E" w:rsidRPr="00A62F0E">
          <w:t xml:space="preserve"> </w:t>
        </w:r>
      </w:ins>
    </w:p>
    <w:p w:rsidR="0062467A" w:rsidRDefault="0062467A" w:rsidP="0062467A">
      <w:pPr>
        <w:pStyle w:val="Heading1"/>
      </w:pPr>
      <w:r>
        <w:t>References</w:t>
      </w:r>
    </w:p>
    <w:p w:rsidR="00806BC7" w:rsidRPr="00806BC7" w:rsidRDefault="0062467A">
      <w:pPr>
        <w:pStyle w:val="NormalWeb"/>
        <w:jc w:val="center"/>
        <w:divId w:val="902905534"/>
      </w:pPr>
      <w:r>
        <w:fldChar w:fldCharType="begin"/>
      </w:r>
      <w:r w:rsidR="00806BC7">
        <w:instrText>ADDIN RW.BIB</w:instrText>
      </w:r>
      <w:r>
        <w:fldChar w:fldCharType="separate"/>
      </w:r>
      <w:r w:rsidR="00806BC7" w:rsidRPr="00806BC7">
        <w:t>References</w:t>
      </w:r>
    </w:p>
    <w:p w:rsidR="00806BC7" w:rsidRPr="00806BC7" w:rsidRDefault="00806BC7">
      <w:pPr>
        <w:pStyle w:val="NormalWeb"/>
        <w:spacing w:line="480" w:lineRule="auto"/>
        <w:divId w:val="902905534"/>
      </w:pPr>
      <w:r w:rsidRPr="00806BC7">
        <w:t>[1] Y. Li, R. Torah, S. Beeby, J. Tudor, "An all-inkjet printed flexible capacitor for wearable applications", presented at Design, Test, Integration and Packaging of MEMS/MOEMS (DTIP), 2012 Symposium on2012.</w:t>
      </w:r>
    </w:p>
    <w:p w:rsidR="00806BC7" w:rsidRPr="00806BC7" w:rsidRDefault="00806BC7">
      <w:pPr>
        <w:pStyle w:val="NormalWeb"/>
        <w:spacing w:line="480" w:lineRule="auto"/>
        <w:divId w:val="902905534"/>
      </w:pPr>
      <w:r w:rsidRPr="00806BC7">
        <w:t xml:space="preserve">[2] D. Wei, T. W. Ng, </w:t>
      </w:r>
      <w:r w:rsidRPr="00806BC7">
        <w:rPr>
          <w:i/>
          <w:iCs/>
        </w:rPr>
        <w:t>, Electrochemistry Communications.</w:t>
      </w:r>
      <w:r w:rsidRPr="00806BC7">
        <w:rPr>
          <w:b/>
          <w:bCs/>
        </w:rPr>
        <w:t xml:space="preserve"> 2009</w:t>
      </w:r>
      <w:r w:rsidRPr="00806BC7">
        <w:rPr>
          <w:i/>
          <w:iCs/>
        </w:rPr>
        <w:t>, 11</w:t>
      </w:r>
      <w:r w:rsidRPr="00806BC7">
        <w:t>(10), 1996-1999.</w:t>
      </w:r>
    </w:p>
    <w:p w:rsidR="00806BC7" w:rsidRPr="00806BC7" w:rsidRDefault="00806BC7">
      <w:pPr>
        <w:pStyle w:val="NormalWeb"/>
        <w:spacing w:line="480" w:lineRule="auto"/>
        <w:divId w:val="902905534"/>
      </w:pPr>
      <w:r w:rsidRPr="00806BC7">
        <w:t xml:space="preserve">[3] J. Bae, M. K. Song, Y. J. Park, J. M. Kim, M. Liu, Z. L. Wang, </w:t>
      </w:r>
      <w:r w:rsidRPr="00806BC7">
        <w:rPr>
          <w:i/>
          <w:iCs/>
        </w:rPr>
        <w:t>, Angewandte Chemie International Edition.</w:t>
      </w:r>
      <w:r w:rsidRPr="00806BC7">
        <w:rPr>
          <w:b/>
          <w:bCs/>
        </w:rPr>
        <w:t xml:space="preserve"> 2011</w:t>
      </w:r>
      <w:r w:rsidRPr="00806BC7">
        <w:rPr>
          <w:i/>
          <w:iCs/>
        </w:rPr>
        <w:t>, 50</w:t>
      </w:r>
      <w:r w:rsidRPr="00806BC7">
        <w:t>(7), 1683-1687.</w:t>
      </w:r>
    </w:p>
    <w:p w:rsidR="00806BC7" w:rsidRPr="00806BC7" w:rsidRDefault="00806BC7">
      <w:pPr>
        <w:pStyle w:val="NormalWeb"/>
        <w:spacing w:line="480" w:lineRule="auto"/>
        <w:divId w:val="902905534"/>
      </w:pPr>
      <w:r w:rsidRPr="00806BC7">
        <w:t xml:space="preserve">[4] H. Gwon, H. S. Kim, K. U. Lee, D. H. Seo, Y. C. Park, Y. S. Lee, B. T. Ahn, K. Kang, </w:t>
      </w:r>
      <w:r w:rsidRPr="00806BC7">
        <w:rPr>
          <w:i/>
          <w:iCs/>
        </w:rPr>
        <w:t>, Energy &amp; Environmental Science.</w:t>
      </w:r>
      <w:r w:rsidRPr="00806BC7">
        <w:rPr>
          <w:b/>
          <w:bCs/>
        </w:rPr>
        <w:t xml:space="preserve"> 2011</w:t>
      </w:r>
      <w:r w:rsidRPr="00806BC7">
        <w:rPr>
          <w:i/>
          <w:iCs/>
        </w:rPr>
        <w:t>, 4</w:t>
      </w:r>
      <w:r w:rsidRPr="00806BC7">
        <w:t>(4), 1277-1283.</w:t>
      </w:r>
    </w:p>
    <w:p w:rsidR="00806BC7" w:rsidRPr="00806BC7" w:rsidRDefault="00806BC7">
      <w:pPr>
        <w:pStyle w:val="NormalWeb"/>
        <w:spacing w:line="480" w:lineRule="auto"/>
        <w:divId w:val="902905534"/>
      </w:pPr>
      <w:r w:rsidRPr="00806BC7">
        <w:t xml:space="preserve">[5] L. Nyholm, G. Nyström, A. Mihranyan, M. Strømme, </w:t>
      </w:r>
      <w:r w:rsidRPr="00806BC7">
        <w:rPr>
          <w:i/>
          <w:iCs/>
        </w:rPr>
        <w:t>, Adv Mater.</w:t>
      </w:r>
      <w:r w:rsidRPr="00806BC7">
        <w:rPr>
          <w:b/>
          <w:bCs/>
        </w:rPr>
        <w:t xml:space="preserve"> 2011</w:t>
      </w:r>
      <w:r w:rsidRPr="00806BC7">
        <w:rPr>
          <w:i/>
          <w:iCs/>
        </w:rPr>
        <w:t>, 23</w:t>
      </w:r>
      <w:r w:rsidRPr="00806BC7">
        <w:t>(33), 3751-3769.</w:t>
      </w:r>
    </w:p>
    <w:p w:rsidR="00806BC7" w:rsidRPr="00806BC7" w:rsidRDefault="00806BC7">
      <w:pPr>
        <w:pStyle w:val="NormalWeb"/>
        <w:spacing w:line="480" w:lineRule="auto"/>
        <w:divId w:val="902905534"/>
      </w:pPr>
      <w:r w:rsidRPr="00806BC7">
        <w:t xml:space="preserve">[6] F. Kaasik, T. Tamm, M. Hantel, E. Perre, A. Aabloo, E. Lust, M. Bazant, V. Presser, </w:t>
      </w:r>
      <w:r w:rsidRPr="00806BC7">
        <w:rPr>
          <w:i/>
          <w:iCs/>
        </w:rPr>
        <w:t>, Electrochemistry Communication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7] R. Kötz, P. Ruch, D. Cericola, </w:t>
      </w:r>
      <w:r w:rsidRPr="00806BC7">
        <w:rPr>
          <w:i/>
          <w:iCs/>
        </w:rPr>
        <w:t>, J. Power Sources.</w:t>
      </w:r>
      <w:r w:rsidRPr="00806BC7">
        <w:rPr>
          <w:b/>
          <w:bCs/>
        </w:rPr>
        <w:t xml:space="preserve"> 2010</w:t>
      </w:r>
      <w:r w:rsidRPr="00806BC7">
        <w:rPr>
          <w:i/>
          <w:iCs/>
        </w:rPr>
        <w:t>, 195</w:t>
      </w:r>
      <w:r w:rsidRPr="00806BC7">
        <w:t>(3), 923-928.</w:t>
      </w:r>
    </w:p>
    <w:p w:rsidR="00806BC7" w:rsidRPr="00806BC7" w:rsidRDefault="00806BC7">
      <w:pPr>
        <w:pStyle w:val="NormalWeb"/>
        <w:spacing w:line="480" w:lineRule="auto"/>
        <w:divId w:val="902905534"/>
      </w:pPr>
      <w:r w:rsidRPr="00806BC7">
        <w:t xml:space="preserve">[8] K. J. Kim, S. Tadokoro, </w:t>
      </w:r>
      <w:r w:rsidRPr="00806BC7">
        <w:rPr>
          <w:i/>
          <w:iCs/>
        </w:rPr>
        <w:t>Electroactive Polymers for Robotic Applications: Artificial Muscles and Sensors</w:t>
      </w:r>
      <w:r w:rsidRPr="00806BC7">
        <w:t>, Springer</w:t>
      </w:r>
      <w:r w:rsidRPr="00806BC7">
        <w:rPr>
          <w:b/>
          <w:bCs/>
        </w:rPr>
        <w:t>2007</w:t>
      </w:r>
      <w:r w:rsidRPr="00806BC7">
        <w:t>.</w:t>
      </w:r>
    </w:p>
    <w:p w:rsidR="00806BC7" w:rsidRPr="00806BC7" w:rsidRDefault="00806BC7">
      <w:pPr>
        <w:pStyle w:val="NormalWeb"/>
        <w:spacing w:line="480" w:lineRule="auto"/>
        <w:divId w:val="902905534"/>
      </w:pPr>
      <w:r w:rsidRPr="00806BC7">
        <w:lastRenderedPageBreak/>
        <w:t xml:space="preserve">[9] P. Cottinet, C. Souders, S. Tsai, R. Liang, B. Wang, C. Zhang, </w:t>
      </w:r>
      <w:r w:rsidRPr="00806BC7">
        <w:rPr>
          <w:i/>
          <w:iCs/>
        </w:rPr>
        <w:t>, Physics Letters A.</w:t>
      </w:r>
      <w:r w:rsidRPr="00806BC7">
        <w:rPr>
          <w:b/>
          <w:bCs/>
        </w:rPr>
        <w:t xml:space="preserve"> 2012</w:t>
      </w:r>
      <w:r w:rsidRPr="00806BC7">
        <w:rPr>
          <w:i/>
          <w:iCs/>
        </w:rPr>
        <w:t>, 376</w:t>
      </w:r>
      <w:r w:rsidRPr="00806BC7">
        <w:t>(12), 1132-1136.</w:t>
      </w:r>
    </w:p>
    <w:p w:rsidR="00806BC7" w:rsidRPr="00806BC7" w:rsidRDefault="00806BC7">
      <w:pPr>
        <w:pStyle w:val="NormalWeb"/>
        <w:spacing w:line="480" w:lineRule="auto"/>
        <w:divId w:val="902905534"/>
      </w:pPr>
      <w:r w:rsidRPr="00806BC7">
        <w:t xml:space="preserve">[10] M. Ghaffari, W. Kinsman, Y. Zhou, S. Murali, Q. Burlingame, M. Lin, R. Ruoff, Q. Zhang, </w:t>
      </w:r>
      <w:r w:rsidRPr="00806BC7">
        <w:rPr>
          <w:i/>
          <w:iCs/>
        </w:rPr>
        <w:t>, Adv Mater.</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11] R. Temmer, A. Maziz, C. Plesse, A. Aabloo, F. Vidal, T. Tamm, </w:t>
      </w:r>
      <w:r w:rsidRPr="00806BC7">
        <w:rPr>
          <w:i/>
          <w:iCs/>
        </w:rPr>
        <w:t>, Smart Mater. Struct.</w:t>
      </w:r>
      <w:r w:rsidRPr="00806BC7">
        <w:rPr>
          <w:b/>
          <w:bCs/>
        </w:rPr>
        <w:t xml:space="preserve"> 2013</w:t>
      </w:r>
      <w:r w:rsidRPr="00806BC7">
        <w:rPr>
          <w:i/>
          <w:iCs/>
        </w:rPr>
        <w:t>, 22</w:t>
      </w:r>
      <w:r w:rsidRPr="00806BC7">
        <w:t>(10), 104006.</w:t>
      </w:r>
    </w:p>
    <w:p w:rsidR="00806BC7" w:rsidRPr="00806BC7" w:rsidRDefault="00806BC7">
      <w:pPr>
        <w:pStyle w:val="NormalWeb"/>
        <w:spacing w:line="480" w:lineRule="auto"/>
        <w:divId w:val="902905534"/>
      </w:pPr>
      <w:r w:rsidRPr="00806BC7">
        <w:t xml:space="preserve">[12] J. Torop, T. Sugino, K. Asaka, A. Jänes, E. Lust, A. Aabloo, </w:t>
      </w:r>
      <w:r w:rsidRPr="00806BC7">
        <w:rPr>
          <w:i/>
          <w:iCs/>
        </w:rPr>
        <w:t>, Sensors Actuators B: Chem.</w:t>
      </w:r>
      <w:r w:rsidRPr="00806BC7">
        <w:rPr>
          <w:b/>
          <w:bCs/>
        </w:rPr>
        <w:t xml:space="preserve"> 2012</w:t>
      </w:r>
      <w:r w:rsidRPr="00806BC7">
        <w:rPr>
          <w:i/>
          <w:iCs/>
        </w:rPr>
        <w:t>, 161</w:t>
      </w:r>
      <w:r w:rsidRPr="00806BC7">
        <w:t>(1), 629-634.</w:t>
      </w:r>
    </w:p>
    <w:p w:rsidR="00806BC7" w:rsidRPr="00806BC7" w:rsidRDefault="00806BC7">
      <w:pPr>
        <w:pStyle w:val="NormalWeb"/>
        <w:spacing w:line="480" w:lineRule="auto"/>
        <w:divId w:val="902905534"/>
      </w:pPr>
      <w:r w:rsidRPr="00806BC7">
        <w:t xml:space="preserve">[13] E. W. Jager, E. Smela, O. Inganäs, </w:t>
      </w:r>
      <w:r w:rsidRPr="00806BC7">
        <w:rPr>
          <w:i/>
          <w:iCs/>
        </w:rPr>
        <w:t>, Science.</w:t>
      </w:r>
      <w:r w:rsidRPr="00806BC7">
        <w:rPr>
          <w:b/>
          <w:bCs/>
        </w:rPr>
        <w:t xml:space="preserve"> 2000</w:t>
      </w:r>
      <w:r w:rsidRPr="00806BC7">
        <w:rPr>
          <w:i/>
          <w:iCs/>
        </w:rPr>
        <w:t>, 290</w:t>
      </w:r>
      <w:r w:rsidRPr="00806BC7">
        <w:t>(5496), 1540-1545.</w:t>
      </w:r>
    </w:p>
    <w:p w:rsidR="00806BC7" w:rsidRPr="00806BC7" w:rsidRDefault="00806BC7">
      <w:pPr>
        <w:pStyle w:val="NormalWeb"/>
        <w:spacing w:line="480" w:lineRule="auto"/>
        <w:divId w:val="902905534"/>
      </w:pPr>
      <w:r w:rsidRPr="00806BC7">
        <w:t xml:space="preserve">[14] K. Aw, L. Fu, A. McDaid, </w:t>
      </w:r>
      <w:r w:rsidRPr="00806BC7">
        <w:rPr>
          <w:i/>
          <w:iCs/>
        </w:rPr>
        <w:t>, International Journal of Smart and Nano Materials.</w:t>
      </w:r>
      <w:r w:rsidRPr="00806BC7">
        <w:rPr>
          <w:b/>
          <w:bCs/>
        </w:rPr>
        <w:t xml:space="preserve"> 2013</w:t>
      </w:r>
      <w:r w:rsidRPr="00806BC7">
        <w:t>(ahead-of-print), 1-11.</w:t>
      </w:r>
    </w:p>
    <w:p w:rsidR="00806BC7" w:rsidRPr="00806BC7" w:rsidRDefault="00806BC7">
      <w:pPr>
        <w:pStyle w:val="NormalWeb"/>
        <w:spacing w:line="480" w:lineRule="auto"/>
        <w:divId w:val="902905534"/>
      </w:pPr>
      <w:r w:rsidRPr="00806BC7">
        <w:t>[15] J. Hou, M. Luo, T. Mei, "The design and control of amoeba-like robot", presented at Computer Application and System Modeling (ICCASM), 2010 International Conference on2010.</w:t>
      </w:r>
    </w:p>
    <w:p w:rsidR="00806BC7" w:rsidRPr="00806BC7" w:rsidRDefault="00806BC7">
      <w:pPr>
        <w:pStyle w:val="NormalWeb"/>
        <w:spacing w:line="480" w:lineRule="auto"/>
        <w:divId w:val="902905534"/>
      </w:pPr>
      <w:r w:rsidRPr="00806BC7">
        <w:t xml:space="preserve">[16] A. A. Villanueva, K. J. Marut, T. Michael, S. Priya, </w:t>
      </w:r>
      <w:r w:rsidRPr="00806BC7">
        <w:rPr>
          <w:i/>
          <w:iCs/>
        </w:rPr>
        <w:t>, Bioinspiration &amp; biomimetics.</w:t>
      </w:r>
      <w:r w:rsidRPr="00806BC7">
        <w:rPr>
          <w:b/>
          <w:bCs/>
        </w:rPr>
        <w:t xml:space="preserve"> 2013</w:t>
      </w:r>
      <w:r w:rsidRPr="00806BC7">
        <w:rPr>
          <w:i/>
          <w:iCs/>
        </w:rPr>
        <w:t>, 8</w:t>
      </w:r>
      <w:r w:rsidRPr="00806BC7">
        <w:t>(4), 046005.</w:t>
      </w:r>
    </w:p>
    <w:p w:rsidR="00806BC7" w:rsidRPr="00806BC7" w:rsidRDefault="00806BC7">
      <w:pPr>
        <w:pStyle w:val="NormalWeb"/>
        <w:spacing w:line="480" w:lineRule="auto"/>
        <w:divId w:val="902905534"/>
      </w:pPr>
      <w:r w:rsidRPr="00806BC7">
        <w:t xml:space="preserve">[17] S. W. Kwok, S. A. Morin, B. Mosadegh, J. So, R. F. Shepherd, R. V. Martinez, B. Smith, F. C. Simeone, A. A. Stokes, G. M. Whitesides, </w:t>
      </w:r>
      <w:r w:rsidRPr="00806BC7">
        <w:rPr>
          <w:i/>
          <w:iCs/>
        </w:rPr>
        <w:t>, Advanced Functional Material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18] S. McGovern, G. Alici, V. Truong, G. Spinks, </w:t>
      </w:r>
      <w:r w:rsidRPr="00806BC7">
        <w:rPr>
          <w:i/>
          <w:iCs/>
        </w:rPr>
        <w:t>, Smart Mater. Struct.</w:t>
      </w:r>
      <w:r w:rsidRPr="00806BC7">
        <w:rPr>
          <w:b/>
          <w:bCs/>
        </w:rPr>
        <w:t xml:space="preserve"> 2009</w:t>
      </w:r>
      <w:r w:rsidRPr="00806BC7">
        <w:rPr>
          <w:i/>
          <w:iCs/>
        </w:rPr>
        <w:t>, 18</w:t>
      </w:r>
      <w:r w:rsidRPr="00806BC7">
        <w:t>(9), 095009.</w:t>
      </w:r>
    </w:p>
    <w:p w:rsidR="00806BC7" w:rsidRPr="00806BC7" w:rsidRDefault="00806BC7">
      <w:pPr>
        <w:pStyle w:val="NormalWeb"/>
        <w:spacing w:line="480" w:lineRule="auto"/>
        <w:divId w:val="902905534"/>
      </w:pPr>
      <w:r w:rsidRPr="00806BC7">
        <w:lastRenderedPageBreak/>
        <w:t>[19] X. Tan, D. Kim, N. Usher, D. Laboy, J. Jackson, A. Kapetanovic, J. Rapai, B. Sabadus, X. Zhou, "An autonomous robotic fish for mobile sensing", presented at Intelligent Robots and Systems, 2006 IEEE/RSJ International Conference on2006.</w:t>
      </w:r>
    </w:p>
    <w:p w:rsidR="00806BC7" w:rsidRPr="00806BC7" w:rsidRDefault="00806BC7">
      <w:pPr>
        <w:pStyle w:val="NormalWeb"/>
        <w:spacing w:line="480" w:lineRule="auto"/>
        <w:divId w:val="902905534"/>
      </w:pPr>
      <w:r w:rsidRPr="00806BC7">
        <w:t xml:space="preserve">[20] Y. Ma, Y. Zhang, B. Wu, W. Sun, Z. Li, J. Sun, </w:t>
      </w:r>
      <w:r w:rsidRPr="00806BC7">
        <w:rPr>
          <w:i/>
          <w:iCs/>
        </w:rPr>
        <w:t>, Angewandte Chemie.</w:t>
      </w:r>
      <w:r w:rsidRPr="00806BC7">
        <w:rPr>
          <w:b/>
          <w:bCs/>
        </w:rPr>
        <w:t xml:space="preserve"> 2011</w:t>
      </w:r>
      <w:r w:rsidRPr="00806BC7">
        <w:rPr>
          <w:i/>
          <w:iCs/>
        </w:rPr>
        <w:t>, 123</w:t>
      </w:r>
      <w:r w:rsidRPr="00806BC7">
        <w:t>(28), 6378-6381.</w:t>
      </w:r>
    </w:p>
    <w:p w:rsidR="00806BC7" w:rsidRPr="00806BC7" w:rsidRDefault="00806BC7">
      <w:pPr>
        <w:pStyle w:val="NormalWeb"/>
        <w:spacing w:line="480" w:lineRule="auto"/>
        <w:divId w:val="902905534"/>
      </w:pPr>
      <w:r w:rsidRPr="00806BC7">
        <w:t xml:space="preserve">[21] S. Lee, J. H. Prosser, P. K. Purohit, D. Lee, </w:t>
      </w:r>
      <w:r w:rsidRPr="00806BC7">
        <w:rPr>
          <w:i/>
          <w:iCs/>
        </w:rPr>
        <w:t>, ACS Macro Letters.</w:t>
      </w:r>
      <w:r w:rsidRPr="00806BC7">
        <w:rPr>
          <w:b/>
          <w:bCs/>
        </w:rPr>
        <w:t xml:space="preserve"> 2013</w:t>
      </w:r>
      <w:r w:rsidRPr="00806BC7">
        <w:rPr>
          <w:i/>
          <w:iCs/>
        </w:rPr>
        <w:t>, 2</w:t>
      </w:r>
      <w:r w:rsidRPr="00806BC7">
        <w:t>, 960-965.</w:t>
      </w:r>
    </w:p>
    <w:p w:rsidR="00806BC7" w:rsidRPr="00806BC7" w:rsidRDefault="00806BC7">
      <w:pPr>
        <w:pStyle w:val="NormalWeb"/>
        <w:spacing w:line="480" w:lineRule="auto"/>
        <w:divId w:val="902905534"/>
      </w:pPr>
      <w:r w:rsidRPr="00806BC7">
        <w:t xml:space="preserve">[22] H. Cheng, J. Liu, Y. Zhao, C. Hu, Z. Zhang, N. Chen, L. Jiang, L. Qu, </w:t>
      </w:r>
      <w:r w:rsidRPr="00806BC7">
        <w:rPr>
          <w:i/>
          <w:iCs/>
        </w:rPr>
        <w:t>, Angewandte Chemie International Edition.</w:t>
      </w:r>
      <w:r w:rsidRPr="00806BC7">
        <w:rPr>
          <w:b/>
          <w:bCs/>
        </w:rPr>
        <w:t xml:space="preserve"> 2013</w:t>
      </w:r>
      <w:r w:rsidRPr="00806BC7">
        <w:rPr>
          <w:i/>
          <w:iCs/>
        </w:rPr>
        <w:t>, 52</w:t>
      </w:r>
      <w:r w:rsidRPr="00806BC7">
        <w:t>(40), 10482-10486.</w:t>
      </w:r>
    </w:p>
    <w:p w:rsidR="00806BC7" w:rsidRPr="00806BC7" w:rsidRDefault="00806BC7">
      <w:pPr>
        <w:pStyle w:val="NormalWeb"/>
        <w:spacing w:line="480" w:lineRule="auto"/>
        <w:divId w:val="902905534"/>
      </w:pPr>
      <w:r w:rsidRPr="00806BC7">
        <w:t xml:space="preserve">[23] S. Maeda, Y. Hara, T. Sakai, R. Yoshida, S. Hashimoto, </w:t>
      </w:r>
      <w:r w:rsidRPr="00806BC7">
        <w:rPr>
          <w:i/>
          <w:iCs/>
        </w:rPr>
        <w:t>, Adv Mater.</w:t>
      </w:r>
      <w:r w:rsidRPr="00806BC7">
        <w:rPr>
          <w:b/>
          <w:bCs/>
        </w:rPr>
        <w:t xml:space="preserve"> 2007</w:t>
      </w:r>
      <w:r w:rsidRPr="00806BC7">
        <w:rPr>
          <w:i/>
          <w:iCs/>
        </w:rPr>
        <w:t>, 19</w:t>
      </w:r>
      <w:r w:rsidRPr="00806BC7">
        <w:t>(21), 3480-3484.</w:t>
      </w:r>
    </w:p>
    <w:p w:rsidR="00806BC7" w:rsidRPr="00806BC7" w:rsidRDefault="00806BC7">
      <w:pPr>
        <w:pStyle w:val="NormalWeb"/>
        <w:spacing w:line="480" w:lineRule="auto"/>
        <w:divId w:val="902905534"/>
      </w:pPr>
      <w:r w:rsidRPr="00806BC7">
        <w:t xml:space="preserve">[24] F. Ilievski, A. D. Mazzeo, R. F. Shepherd, X. Chen, G. M. Whitesides, </w:t>
      </w:r>
      <w:r w:rsidRPr="00806BC7">
        <w:rPr>
          <w:i/>
          <w:iCs/>
        </w:rPr>
        <w:t>, Angewandte Chemie.</w:t>
      </w:r>
      <w:r w:rsidRPr="00806BC7">
        <w:rPr>
          <w:b/>
          <w:bCs/>
        </w:rPr>
        <w:t xml:space="preserve"> 2011</w:t>
      </w:r>
      <w:r w:rsidRPr="00806BC7">
        <w:rPr>
          <w:i/>
          <w:iCs/>
        </w:rPr>
        <w:t>, 123</w:t>
      </w:r>
      <w:r w:rsidRPr="00806BC7">
        <w:t>(8), 1930-1935.</w:t>
      </w:r>
    </w:p>
    <w:p w:rsidR="00806BC7" w:rsidRPr="00806BC7" w:rsidRDefault="00806BC7">
      <w:pPr>
        <w:pStyle w:val="NormalWeb"/>
        <w:spacing w:line="480" w:lineRule="auto"/>
        <w:divId w:val="902905534"/>
      </w:pPr>
      <w:r w:rsidRPr="00806BC7">
        <w:t xml:space="preserve">[25] S. A. Morin, R. F. Shepherd, S. W. Kwok, A. A. Stokes, A. Nemiroski, G. M. Whitesides, </w:t>
      </w:r>
      <w:r w:rsidRPr="00806BC7">
        <w:rPr>
          <w:i/>
          <w:iCs/>
        </w:rPr>
        <w:t>, Science.</w:t>
      </w:r>
      <w:r w:rsidRPr="00806BC7">
        <w:rPr>
          <w:b/>
          <w:bCs/>
        </w:rPr>
        <w:t xml:space="preserve"> 2012</w:t>
      </w:r>
      <w:r w:rsidRPr="00806BC7">
        <w:rPr>
          <w:i/>
          <w:iCs/>
        </w:rPr>
        <w:t>, 337</w:t>
      </w:r>
      <w:r w:rsidRPr="00806BC7">
        <w:t>(6096), 828-832.</w:t>
      </w:r>
    </w:p>
    <w:p w:rsidR="00806BC7" w:rsidRPr="00806BC7" w:rsidRDefault="00806BC7">
      <w:pPr>
        <w:pStyle w:val="NormalWeb"/>
        <w:spacing w:line="480" w:lineRule="auto"/>
        <w:divId w:val="902905534"/>
      </w:pPr>
      <w:r w:rsidRPr="00806BC7">
        <w:t xml:space="preserve">[26] B. Mosadegh, P. Polygerinos, C. Keplinger, S. Wennstedt, R. F. Shepherd, U. Gupta, J. Shim, K. Bertoldi, C. J. Walsh, G. M. Whitesides, </w:t>
      </w:r>
      <w:r w:rsidRPr="00806BC7">
        <w:rPr>
          <w:i/>
          <w:iCs/>
        </w:rPr>
        <w:t>, Advanced Functional Material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27] P. Brochu, Q. Pei, </w:t>
      </w:r>
      <w:r w:rsidRPr="00806BC7">
        <w:rPr>
          <w:i/>
          <w:iCs/>
        </w:rPr>
        <w:t>, Macromolecular rapid communications.</w:t>
      </w:r>
      <w:r w:rsidRPr="00806BC7">
        <w:rPr>
          <w:b/>
          <w:bCs/>
        </w:rPr>
        <w:t xml:space="preserve"> 2010</w:t>
      </w:r>
      <w:r w:rsidRPr="00806BC7">
        <w:rPr>
          <w:i/>
          <w:iCs/>
        </w:rPr>
        <w:t>, 31</w:t>
      </w:r>
      <w:r w:rsidRPr="00806BC7">
        <w:t>(1), 10-36.</w:t>
      </w:r>
    </w:p>
    <w:p w:rsidR="00806BC7" w:rsidRPr="00806BC7" w:rsidRDefault="00806BC7">
      <w:pPr>
        <w:pStyle w:val="NormalWeb"/>
        <w:spacing w:line="480" w:lineRule="auto"/>
        <w:divId w:val="902905534"/>
      </w:pPr>
      <w:r w:rsidRPr="00806BC7">
        <w:lastRenderedPageBreak/>
        <w:t>[28] A. Punning, M. Anton, M. Kruusmaa, A. Aabloo, "A biologically inspired ray-like underwater robot with electroactive polymer pectoral fins", presented at International IEEE Conference on Mechatronics and Robotics2004.</w:t>
      </w:r>
    </w:p>
    <w:p w:rsidR="00806BC7" w:rsidRPr="00806BC7" w:rsidRDefault="00806BC7">
      <w:pPr>
        <w:pStyle w:val="NormalWeb"/>
        <w:spacing w:line="480" w:lineRule="auto"/>
        <w:divId w:val="902905534"/>
      </w:pPr>
      <w:r w:rsidRPr="00806BC7">
        <w:t xml:space="preserve">[29] J. Najem, S. A. Sarles, B. Akle, D. J. Leo, </w:t>
      </w:r>
      <w:r w:rsidRPr="00806BC7">
        <w:rPr>
          <w:i/>
          <w:iCs/>
        </w:rPr>
        <w:t>, Smart Mater. Struct.</w:t>
      </w:r>
      <w:r w:rsidRPr="00806BC7">
        <w:rPr>
          <w:b/>
          <w:bCs/>
        </w:rPr>
        <w:t xml:space="preserve"> 2012</w:t>
      </w:r>
      <w:r w:rsidRPr="00806BC7">
        <w:rPr>
          <w:i/>
          <w:iCs/>
        </w:rPr>
        <w:t>, 21</w:t>
      </w:r>
      <w:r w:rsidRPr="00806BC7">
        <w:t>(9), 094026.</w:t>
      </w:r>
    </w:p>
    <w:p w:rsidR="00806BC7" w:rsidRPr="00806BC7" w:rsidRDefault="00806BC7">
      <w:pPr>
        <w:pStyle w:val="NormalWeb"/>
        <w:spacing w:line="480" w:lineRule="auto"/>
        <w:divId w:val="902905534"/>
      </w:pPr>
      <w:r w:rsidRPr="00806BC7">
        <w:t xml:space="preserve">[30] S. Sareh, J. Rossiter, </w:t>
      </w:r>
      <w:r w:rsidRPr="00806BC7">
        <w:rPr>
          <w:i/>
          <w:iCs/>
        </w:rPr>
        <w:t>, Smart Mater. Struct.</w:t>
      </w:r>
      <w:r w:rsidRPr="00806BC7">
        <w:rPr>
          <w:b/>
          <w:bCs/>
        </w:rPr>
        <w:t xml:space="preserve"> 2013</w:t>
      </w:r>
      <w:r w:rsidRPr="00806BC7">
        <w:rPr>
          <w:i/>
          <w:iCs/>
        </w:rPr>
        <w:t>, 22</w:t>
      </w:r>
      <w:r w:rsidRPr="00806BC7">
        <w:t>(1), 014004.</w:t>
      </w:r>
    </w:p>
    <w:p w:rsidR="00806BC7" w:rsidRPr="00806BC7" w:rsidRDefault="00806BC7">
      <w:pPr>
        <w:pStyle w:val="NormalWeb"/>
        <w:spacing w:line="480" w:lineRule="auto"/>
        <w:divId w:val="902905534"/>
      </w:pPr>
      <w:r w:rsidRPr="00806BC7">
        <w:t>[31] S. Guo, L. Shi, K. Asaka, "IPMC actuator-sensor based a biomimetic underwater microrobot with 8 Legs", presented at Automation and Logistics, 2008. ICAL 2008. IEEE International Conference on2008.</w:t>
      </w:r>
    </w:p>
    <w:p w:rsidR="00806BC7" w:rsidRPr="00806BC7" w:rsidRDefault="00806BC7">
      <w:pPr>
        <w:pStyle w:val="NormalWeb"/>
        <w:spacing w:line="480" w:lineRule="auto"/>
        <w:divId w:val="902905534"/>
      </w:pPr>
      <w:r w:rsidRPr="00806BC7">
        <w:t>[32] N. Kamamichi, M. Yamakita, K. Asaka, Z. Luo, "A snake-like swimming robot using IPMC actuator/sensor", presented at Robotics and Automation, 2006. ICRA 2006. Proceedings 2006 IEEE International Conference on2006.</w:t>
      </w:r>
    </w:p>
    <w:p w:rsidR="00806BC7" w:rsidRPr="00806BC7" w:rsidRDefault="00806BC7">
      <w:pPr>
        <w:pStyle w:val="NormalWeb"/>
        <w:spacing w:line="480" w:lineRule="auto"/>
        <w:divId w:val="902905534"/>
      </w:pPr>
      <w:r w:rsidRPr="00806BC7">
        <w:t xml:space="preserve">[33] V. Palmre, J. J. Hubbard, M. Fleming, D. Pugal, S. Kim, K. J. Kim, K. K. Leang, </w:t>
      </w:r>
      <w:r w:rsidRPr="00806BC7">
        <w:rPr>
          <w:i/>
          <w:iCs/>
        </w:rPr>
        <w:t>, Smart Mater. Struct.</w:t>
      </w:r>
      <w:r w:rsidRPr="00806BC7">
        <w:rPr>
          <w:b/>
          <w:bCs/>
        </w:rPr>
        <w:t xml:space="preserve"> 2013</w:t>
      </w:r>
      <w:r w:rsidRPr="00806BC7">
        <w:rPr>
          <w:i/>
          <w:iCs/>
        </w:rPr>
        <w:t>, 22</w:t>
      </w:r>
      <w:r w:rsidRPr="00806BC7">
        <w:t>(1), 014003.</w:t>
      </w:r>
    </w:p>
    <w:p w:rsidR="00806BC7" w:rsidRPr="00806BC7" w:rsidRDefault="00806BC7">
      <w:pPr>
        <w:pStyle w:val="NormalWeb"/>
        <w:spacing w:line="480" w:lineRule="auto"/>
        <w:divId w:val="902905534"/>
      </w:pPr>
      <w:r w:rsidRPr="00806BC7">
        <w:t xml:space="preserve">[34] P. Arena, C. Bonomo, L. Fortuna, M. Frasca, S. Graziani, </w:t>
      </w:r>
      <w:r w:rsidRPr="00806BC7">
        <w:rPr>
          <w:i/>
          <w:iCs/>
        </w:rPr>
        <w:t>, Systems, Man, and Cybernetics, Part B: Cybernetics, IEEE Transactions on.</w:t>
      </w:r>
      <w:r w:rsidRPr="00806BC7">
        <w:rPr>
          <w:b/>
          <w:bCs/>
        </w:rPr>
        <w:t xml:space="preserve"> 2006</w:t>
      </w:r>
      <w:r w:rsidRPr="00806BC7">
        <w:rPr>
          <w:i/>
          <w:iCs/>
        </w:rPr>
        <w:t>, 36</w:t>
      </w:r>
      <w:r w:rsidRPr="00806BC7">
        <w:t>(5), 1044-1052.</w:t>
      </w:r>
    </w:p>
    <w:p w:rsidR="00806BC7" w:rsidRPr="00806BC7" w:rsidRDefault="00806BC7">
      <w:pPr>
        <w:pStyle w:val="NormalWeb"/>
        <w:spacing w:line="480" w:lineRule="auto"/>
        <w:divId w:val="902905534"/>
      </w:pPr>
      <w:r w:rsidRPr="00806BC7">
        <w:t xml:space="preserve">[35] A. Firouzeh, M. Ozmaeian, A. Alasty, </w:t>
      </w:r>
      <w:r w:rsidRPr="00806BC7">
        <w:rPr>
          <w:i/>
          <w:iCs/>
        </w:rPr>
        <w:t>, Smart Mater. Struct.</w:t>
      </w:r>
      <w:r w:rsidRPr="00806BC7">
        <w:rPr>
          <w:b/>
          <w:bCs/>
        </w:rPr>
        <w:t xml:space="preserve"> 2012</w:t>
      </w:r>
      <w:r w:rsidRPr="00806BC7">
        <w:rPr>
          <w:i/>
          <w:iCs/>
        </w:rPr>
        <w:t>, 21</w:t>
      </w:r>
      <w:r w:rsidRPr="00806BC7">
        <w:t>(6), 065011.</w:t>
      </w:r>
    </w:p>
    <w:p w:rsidR="00806BC7" w:rsidRPr="00806BC7" w:rsidRDefault="00806BC7">
      <w:pPr>
        <w:pStyle w:val="NormalWeb"/>
        <w:spacing w:line="480" w:lineRule="auto"/>
        <w:divId w:val="902905534"/>
      </w:pPr>
      <w:r w:rsidRPr="00806BC7">
        <w:t xml:space="preserve">[36] U. Kosidlo, M. Omastová, M. Micusík, G. Ćirić-Marjanović, H. Randriamahazaka, T. Wallmersperger, A. Aabloo, I. Kolaric, T. Bauernhansl, </w:t>
      </w:r>
      <w:r w:rsidRPr="00806BC7">
        <w:rPr>
          <w:i/>
          <w:iCs/>
        </w:rPr>
        <w:t>, Smart Mater. Struct.</w:t>
      </w:r>
      <w:r w:rsidRPr="00806BC7">
        <w:rPr>
          <w:b/>
          <w:bCs/>
        </w:rPr>
        <w:t xml:space="preserve"> 2013</w:t>
      </w:r>
      <w:r w:rsidRPr="00806BC7">
        <w:rPr>
          <w:i/>
          <w:iCs/>
        </w:rPr>
        <w:t>, 22</w:t>
      </w:r>
      <w:r w:rsidRPr="00806BC7">
        <w:t>(10), 104022.</w:t>
      </w:r>
    </w:p>
    <w:p w:rsidR="00806BC7" w:rsidRPr="00806BC7" w:rsidRDefault="00806BC7">
      <w:pPr>
        <w:pStyle w:val="NormalWeb"/>
        <w:spacing w:line="480" w:lineRule="auto"/>
        <w:divId w:val="902905534"/>
      </w:pPr>
      <w:r w:rsidRPr="00806BC7">
        <w:lastRenderedPageBreak/>
        <w:t xml:space="preserve">[37] S. Rosset, H. R. Shea, </w:t>
      </w:r>
      <w:r w:rsidRPr="00806BC7">
        <w:rPr>
          <w:i/>
          <w:iCs/>
        </w:rPr>
        <w:t>, Applied Physics A.</w:t>
      </w:r>
      <w:r w:rsidRPr="00806BC7">
        <w:rPr>
          <w:b/>
          <w:bCs/>
        </w:rPr>
        <w:t xml:space="preserve"> 2013</w:t>
      </w:r>
      <w:r w:rsidRPr="00806BC7">
        <w:rPr>
          <w:i/>
          <w:iCs/>
        </w:rPr>
        <w:t>, 110</w:t>
      </w:r>
      <w:r w:rsidRPr="00806BC7">
        <w:t>(2), 281-307.</w:t>
      </w:r>
    </w:p>
    <w:p w:rsidR="00806BC7" w:rsidRPr="00806BC7" w:rsidRDefault="00806BC7">
      <w:pPr>
        <w:pStyle w:val="NormalWeb"/>
        <w:spacing w:line="480" w:lineRule="auto"/>
        <w:divId w:val="902905534"/>
      </w:pPr>
      <w:r w:rsidRPr="00806BC7">
        <w:t xml:space="preserve">[38] P. Aza'is, </w:t>
      </w:r>
      <w:r w:rsidRPr="00806BC7">
        <w:rPr>
          <w:i/>
          <w:iCs/>
        </w:rPr>
        <w:t>, Supercapacitors: Materials, Systems and Application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39] A. Punning, M. Kruusmaa, A. Aabloo, </w:t>
      </w:r>
      <w:r w:rsidRPr="00806BC7">
        <w:rPr>
          <w:i/>
          <w:iCs/>
        </w:rPr>
        <w:t>, Sensors and Actuators A: Physical.</w:t>
      </w:r>
      <w:r w:rsidRPr="00806BC7">
        <w:rPr>
          <w:b/>
          <w:bCs/>
        </w:rPr>
        <w:t xml:space="preserve"> 2007</w:t>
      </w:r>
      <w:r w:rsidRPr="00806BC7">
        <w:rPr>
          <w:i/>
          <w:iCs/>
        </w:rPr>
        <w:t>, 133</w:t>
      </w:r>
      <w:r w:rsidRPr="00806BC7">
        <w:t>(1), 200-209.</w:t>
      </w:r>
    </w:p>
    <w:p w:rsidR="00806BC7" w:rsidRPr="00806BC7" w:rsidRDefault="00806BC7">
      <w:pPr>
        <w:pStyle w:val="NormalWeb"/>
        <w:spacing w:line="480" w:lineRule="auto"/>
        <w:divId w:val="902905534"/>
      </w:pPr>
      <w:r w:rsidRPr="00806BC7">
        <w:t xml:space="preserve">[40] K. Kruusamäe, P. Brunetto, A. Punning, M. Kodu, R. Jaaniso, S. Graziani, L. Fortuna, A. Aabloo, </w:t>
      </w:r>
      <w:r w:rsidRPr="00806BC7">
        <w:rPr>
          <w:i/>
          <w:iCs/>
        </w:rPr>
        <w:t>, Smart Mater. Struct.</w:t>
      </w:r>
      <w:r w:rsidRPr="00806BC7">
        <w:rPr>
          <w:b/>
          <w:bCs/>
        </w:rPr>
        <w:t xml:space="preserve"> 2011</w:t>
      </w:r>
      <w:r w:rsidRPr="00806BC7">
        <w:rPr>
          <w:i/>
          <w:iCs/>
        </w:rPr>
        <w:t>, 20</w:t>
      </w:r>
      <w:r w:rsidRPr="00806BC7">
        <w:t>(12), 124001.</w:t>
      </w:r>
    </w:p>
    <w:p w:rsidR="00806BC7" w:rsidRPr="00806BC7" w:rsidRDefault="00806BC7">
      <w:pPr>
        <w:pStyle w:val="NormalWeb"/>
        <w:spacing w:line="480" w:lineRule="auto"/>
        <w:divId w:val="902905534"/>
      </w:pPr>
      <w:r w:rsidRPr="00806BC7">
        <w:t xml:space="preserve">[41] M. Beidaghi, Y. Gogotsi, </w:t>
      </w:r>
      <w:r w:rsidRPr="00806BC7">
        <w:rPr>
          <w:i/>
          <w:iCs/>
        </w:rPr>
        <w:t>, Energy &amp; Environmental Science.</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42] Anonymous </w:t>
      </w:r>
      <w:r w:rsidRPr="00806BC7">
        <w:rPr>
          <w:i/>
          <w:iCs/>
        </w:rPr>
        <w:t>Study of 450 garden snails, Cornu aspersum, in a typical rough lawn habitat</w:t>
      </w:r>
      <w:r w:rsidRPr="00806BC7">
        <w:t>, University of Exeter</w:t>
      </w:r>
      <w:r w:rsidRPr="00806BC7">
        <w:rPr>
          <w:b/>
          <w:bCs/>
        </w:rPr>
        <w:t>2013</w:t>
      </w:r>
      <w:r w:rsidRPr="00806BC7">
        <w:t>.</w:t>
      </w:r>
    </w:p>
    <w:p w:rsidR="00806BC7" w:rsidRPr="00806BC7" w:rsidRDefault="00806BC7">
      <w:pPr>
        <w:pStyle w:val="NormalWeb"/>
        <w:spacing w:line="480" w:lineRule="auto"/>
        <w:divId w:val="902905534"/>
      </w:pPr>
      <w:r w:rsidRPr="00806BC7">
        <w:t xml:space="preserve">[43] I. Must, F. Kaasik, I. Põldsalu, U. Johanson, A. Punning, A. Aabloo, </w:t>
      </w:r>
      <w:r w:rsidRPr="00806BC7">
        <w:rPr>
          <w:i/>
          <w:iCs/>
        </w:rPr>
        <w:t>, Carbon.</w:t>
      </w:r>
      <w:r w:rsidRPr="00806BC7">
        <w:rPr>
          <w:b/>
          <w:bCs/>
        </w:rPr>
        <w:t xml:space="preserve"> 2012</w:t>
      </w:r>
      <w:r w:rsidRPr="00806BC7">
        <w:rPr>
          <w:i/>
          <w:iCs/>
        </w:rPr>
        <w:t>, 50</w:t>
      </w:r>
      <w:r w:rsidRPr="00806BC7">
        <w:t>(2), 535-541.</w:t>
      </w:r>
    </w:p>
    <w:p w:rsidR="00806BC7" w:rsidRPr="00806BC7" w:rsidRDefault="00806BC7">
      <w:pPr>
        <w:pStyle w:val="NormalWeb"/>
        <w:spacing w:line="480" w:lineRule="auto"/>
        <w:divId w:val="902905534"/>
      </w:pPr>
      <w:r w:rsidRPr="00806BC7">
        <w:t xml:space="preserve">[44] B. J. Akle, M. D. Bennett, D. J. Leo, K. B. Wiles, J. E. McGrath, </w:t>
      </w:r>
      <w:r w:rsidRPr="00806BC7">
        <w:rPr>
          <w:i/>
          <w:iCs/>
        </w:rPr>
        <w:t>, J. Mater. Sci.</w:t>
      </w:r>
      <w:r w:rsidRPr="00806BC7">
        <w:rPr>
          <w:b/>
          <w:bCs/>
        </w:rPr>
        <w:t xml:space="preserve"> 2007</w:t>
      </w:r>
      <w:r w:rsidRPr="00806BC7">
        <w:rPr>
          <w:i/>
          <w:iCs/>
        </w:rPr>
        <w:t>, 42</w:t>
      </w:r>
      <w:r w:rsidRPr="00806BC7">
        <w:t>(16), 7031-7041.</w:t>
      </w:r>
    </w:p>
    <w:p w:rsidR="00806BC7" w:rsidRPr="00806BC7" w:rsidRDefault="00806BC7">
      <w:pPr>
        <w:pStyle w:val="NormalWeb"/>
        <w:spacing w:line="480" w:lineRule="auto"/>
        <w:divId w:val="902905534"/>
      </w:pPr>
      <w:r w:rsidRPr="00806BC7">
        <w:t xml:space="preserve">[45] V. Palmre, E. Lust, A. Janes, M. Koel, A. Peikolainen, J. Torop, U. Johanson, A. Aabloo, </w:t>
      </w:r>
      <w:r w:rsidRPr="00806BC7">
        <w:rPr>
          <w:i/>
          <w:iCs/>
        </w:rPr>
        <w:t>, J.Mater.Chem.</w:t>
      </w:r>
      <w:r w:rsidRPr="00806BC7">
        <w:rPr>
          <w:b/>
          <w:bCs/>
        </w:rPr>
        <w:t xml:space="preserve"> 2011</w:t>
      </w:r>
      <w:r w:rsidRPr="00806BC7">
        <w:t>.</w:t>
      </w:r>
    </w:p>
    <w:p w:rsidR="00806BC7" w:rsidRPr="00806BC7" w:rsidRDefault="00806BC7">
      <w:pPr>
        <w:pStyle w:val="NormalWeb"/>
        <w:spacing w:line="480" w:lineRule="auto"/>
        <w:divId w:val="902905534"/>
      </w:pPr>
      <w:r w:rsidRPr="00806BC7">
        <w:t xml:space="preserve">[46] E. Shoji, Y. Komoda, </w:t>
      </w:r>
      <w:r w:rsidRPr="00806BC7">
        <w:rPr>
          <w:i/>
          <w:iCs/>
        </w:rPr>
        <w:t>, Polym. Adv. Technol.</w:t>
      </w:r>
      <w:r w:rsidRPr="00806BC7">
        <w:rPr>
          <w:b/>
          <w:bCs/>
        </w:rPr>
        <w:t xml:space="preserve"> 2013</w:t>
      </w:r>
      <w:r w:rsidRPr="00806BC7">
        <w:t>.</w:t>
      </w:r>
    </w:p>
    <w:p w:rsidR="0062467A" w:rsidRPr="00093A9D" w:rsidRDefault="00806BC7" w:rsidP="003C3840">
      <w:r w:rsidRPr="00806BC7">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lastRenderedPageBreak/>
        <w:br w:type="page"/>
      </w:r>
    </w:p>
    <w:p w:rsidR="001F0ECC" w:rsidRDefault="00950787" w:rsidP="00950787">
      <w:pPr>
        <w:pStyle w:val="Heading1"/>
      </w:pPr>
      <w:r>
        <w:lastRenderedPageBreak/>
        <w:t>Supplementary</w:t>
      </w:r>
      <w:r w:rsidR="001F0ECC">
        <w:t xml:space="preserve"> information</w:t>
      </w:r>
    </w:p>
    <w:p w:rsidR="00496472" w:rsidRPr="00496472" w:rsidRDefault="00496472" w:rsidP="00496472"/>
    <w:p w:rsidR="00950787" w:rsidRDefault="00950787" w:rsidP="007B5F0C">
      <w:pPr>
        <w:pStyle w:val="Heading2"/>
      </w:pPr>
      <w:r>
        <w:t>Manufacture of the IEAP</w:t>
      </w:r>
    </w:p>
    <w:p w:rsidR="007B5F0C" w:rsidRPr="008E61DE" w:rsidRDefault="007B5F0C" w:rsidP="005D0F44">
      <w:r w:rsidRPr="008E61DE">
        <w:t>The fabrication process of the IEAP laminate involved the following steps:</w:t>
      </w:r>
    </w:p>
    <w:p w:rsidR="007B5F0C" w:rsidRPr="008E61DE" w:rsidRDefault="007B5F0C" w:rsidP="008E61DE">
      <w:pPr>
        <w:pStyle w:val="ListParagraph"/>
        <w:numPr>
          <w:ilvl w:val="0"/>
          <w:numId w:val="8"/>
        </w:numPr>
      </w:pPr>
      <w:r w:rsidRPr="008E61DE">
        <w:t>Casting of the membrane</w:t>
      </w:r>
    </w:p>
    <w:p w:rsidR="007B5F0C" w:rsidRPr="008E61DE" w:rsidRDefault="007B5F0C" w:rsidP="008E61DE">
      <w:pPr>
        <w:pStyle w:val="ListParagraph"/>
        <w:numPr>
          <w:ilvl w:val="0"/>
          <w:numId w:val="8"/>
        </w:numPr>
      </w:pPr>
      <w:r w:rsidRPr="008E61DE">
        <w:t>Spray-painting of the electrodes on the previously cast membrane</w:t>
      </w:r>
    </w:p>
    <w:p w:rsidR="007B5F0C" w:rsidRPr="008E61DE" w:rsidRDefault="007B5F0C" w:rsidP="008E61DE">
      <w:pPr>
        <w:pStyle w:val="ListParagraph"/>
        <w:numPr>
          <w:ilvl w:val="0"/>
          <w:numId w:val="8"/>
        </w:numPr>
      </w:pPr>
      <w:r w:rsidRPr="008E61DE">
        <w:t>Gluing of the gold foils on top of the electrodes</w:t>
      </w:r>
    </w:p>
    <w:p w:rsidR="007B5F0C" w:rsidRPr="008E61DE" w:rsidRDefault="007B5F0C" w:rsidP="008E61DE">
      <w:pPr>
        <w:pStyle w:val="ListParagraph"/>
        <w:numPr>
          <w:ilvl w:val="0"/>
          <w:numId w:val="8"/>
        </w:numPr>
      </w:pPr>
      <w:r w:rsidRPr="008E61DE">
        <w:t>Shape-programming</w:t>
      </w:r>
      <w:del w:id="145" w:author="Indrek Must" w:date="2014-02-21T11:52:00Z">
        <w:r w:rsidRPr="008E61DE" w:rsidDel="009C33BD">
          <w:delText xml:space="preserve"> </w:delText>
        </w:r>
      </w:del>
    </w:p>
    <w:p w:rsidR="0001659F" w:rsidRPr="00DB45EA" w:rsidRDefault="0001659F" w:rsidP="005D0F44">
      <w:pPr>
        <w:rPr>
          <w:highlight w:val="lightGray"/>
        </w:rPr>
      </w:pPr>
      <w:r w:rsidRPr="008E61DE">
        <w:t xml:space="preserve">The membrane was manufactured by solvent-casting method. First, a mixture of </w:t>
      </w:r>
      <w:r w:rsidR="002F0A79" w:rsidRPr="008E61DE">
        <w:t xml:space="preserve">1-ethyl-3-methylimidazolium </w:t>
      </w:r>
      <w:proofErr w:type="spellStart"/>
      <w:r w:rsidR="002F0A79" w:rsidRPr="008E61DE">
        <w:t>trifluoromethanesulphonate</w:t>
      </w:r>
      <w:proofErr w:type="spellEnd"/>
      <w:r w:rsidR="002F0A79" w:rsidRPr="008E61DE">
        <w:t xml:space="preserve"> (EMITFS) (</w:t>
      </w:r>
      <w:proofErr w:type="spellStart"/>
      <w:r w:rsidR="002F0A79" w:rsidRPr="008E61DE">
        <w:t>Fluka</w:t>
      </w:r>
      <w:proofErr w:type="spellEnd"/>
      <w:r w:rsidR="002F0A79" w:rsidRPr="008E61DE">
        <w:t xml:space="preserve">, ≥99.0 %), </w:t>
      </w:r>
      <w:proofErr w:type="gramStart"/>
      <w:r w:rsidRPr="008E61DE">
        <w:t>poly(</w:t>
      </w:r>
      <w:proofErr w:type="spellStart"/>
      <w:proofErr w:type="gramEnd"/>
      <w:r w:rsidRPr="008E61DE">
        <w:t>vinylidene</w:t>
      </w:r>
      <w:proofErr w:type="spellEnd"/>
      <w:r w:rsidRPr="008E61DE">
        <w:t> fluoride-co-</w:t>
      </w:r>
      <w:proofErr w:type="spellStart"/>
      <w:r w:rsidRPr="008E61DE">
        <w:t>hexafluoropropene</w:t>
      </w:r>
      <w:proofErr w:type="spellEnd"/>
      <w:r w:rsidRPr="008E61DE">
        <w:t>) (</w:t>
      </w:r>
      <w:proofErr w:type="spellStart"/>
      <w:r w:rsidRPr="008E61DE">
        <w:t>PVdF</w:t>
      </w:r>
      <w:proofErr w:type="spellEnd"/>
      <w:r w:rsidRPr="008E61DE">
        <w:t>-HFP), 4-methyl-2-pentanone (MP)</w:t>
      </w:r>
      <w:ins w:id="146" w:author="Indrek Must" w:date="2014-02-21T10:13:00Z">
        <w:r w:rsidR="007B5F0C" w:rsidRPr="008E61DE">
          <w:t xml:space="preserve"> (Sigma-Aldrich)</w:t>
        </w:r>
      </w:ins>
      <w:r w:rsidRPr="008E61DE">
        <w:t>, and propylene carbonate (PC)</w:t>
      </w:r>
      <w:ins w:id="147" w:author="Indrek Must" w:date="2014-02-21T10:13:00Z">
        <w:r w:rsidR="007B5F0C" w:rsidRPr="008E61DE">
          <w:t xml:space="preserve"> (Sigma-Aldrich)</w:t>
        </w:r>
      </w:ins>
      <w:r w:rsidRPr="008E61DE">
        <w:t xml:space="preserve"> was prepared. </w:t>
      </w:r>
      <w:ins w:id="148" w:author="Indrek Must" w:date="2014-02-21T10:14:00Z">
        <w:r w:rsidR="007B5F0C" w:rsidRPr="008E61DE">
          <w:t xml:space="preserve">The weight ratio </w:t>
        </w:r>
      </w:ins>
      <w:ins w:id="149" w:author="Indrek Must" w:date="2014-02-21T12:31:00Z">
        <w:r w:rsidR="00975FBA">
          <w:t>for</w:t>
        </w:r>
      </w:ins>
      <w:ins w:id="150" w:author="Indrek Must" w:date="2014-02-21T10:14:00Z">
        <w:r w:rsidR="007B5F0C" w:rsidRPr="008E61DE">
          <w:t xml:space="preserve"> </w:t>
        </w:r>
        <w:proofErr w:type="spellStart"/>
        <w:r w:rsidR="007B5F0C" w:rsidRPr="008E61DE">
          <w:t>EMITFS</w:t>
        </w:r>
        <w:proofErr w:type="gramStart"/>
        <w:r w:rsidR="00975FBA">
          <w:t>:PVdF</w:t>
        </w:r>
      </w:ins>
      <w:proofErr w:type="spellEnd"/>
      <w:proofErr w:type="gramEnd"/>
      <w:ins w:id="151" w:author="Indrek Must" w:date="2014-02-21T12:30:00Z">
        <w:r w:rsidR="00975FBA">
          <w:t xml:space="preserve"> was </w:t>
        </w:r>
      </w:ins>
      <w:ins w:id="152" w:author="Indrek Must" w:date="2014-02-21T12:31:00Z">
        <w:r w:rsidR="00975FBA">
          <w:t>50</w:t>
        </w:r>
      </w:ins>
      <w:ins w:id="153" w:author="Indrek Must" w:date="2014-02-21T12:30:00Z">
        <w:r w:rsidR="00975FBA">
          <w:t>:</w:t>
        </w:r>
      </w:ins>
      <w:ins w:id="154" w:author="Indrek Must" w:date="2014-02-21T12:31:00Z">
        <w:r w:rsidR="00975FBA">
          <w:t>50%</w:t>
        </w:r>
      </w:ins>
      <w:ins w:id="155" w:author="Indrek Must" w:date="2014-02-21T12:30:00Z">
        <w:r w:rsidR="00975FBA">
          <w:t xml:space="preserve">  and </w:t>
        </w:r>
      </w:ins>
      <w:ins w:id="156" w:author="Indrek Must" w:date="2014-02-21T12:31:00Z">
        <w:r w:rsidR="00975FBA">
          <w:t>for</w:t>
        </w:r>
      </w:ins>
      <w:ins w:id="157" w:author="Indrek Must" w:date="2014-02-21T12:30:00Z">
        <w:r w:rsidR="00975FBA">
          <w:t xml:space="preserve"> </w:t>
        </w:r>
      </w:ins>
      <w:ins w:id="158" w:author="Indrek Must" w:date="2014-02-21T10:14:00Z">
        <w:r w:rsidR="007B5F0C" w:rsidRPr="008E61DE">
          <w:t xml:space="preserve">MP:PC </w:t>
        </w:r>
      </w:ins>
      <w:ins w:id="159" w:author="Indrek Must" w:date="2014-02-21T12:31:00Z">
        <w:r w:rsidR="00975FBA">
          <w:t xml:space="preserve">it </w:t>
        </w:r>
      </w:ins>
      <w:ins w:id="160" w:author="Indrek Must" w:date="2014-02-21T10:14:00Z">
        <w:r w:rsidR="007B5F0C" w:rsidRPr="008E61DE">
          <w:t xml:space="preserve">was </w:t>
        </w:r>
      </w:ins>
      <w:ins w:id="161" w:author="Indrek Must" w:date="2014-02-21T12:31:00Z">
        <w:r w:rsidR="00975FBA">
          <w:t>24/76</w:t>
        </w:r>
      </w:ins>
      <w:ins w:id="162" w:author="Indrek Must" w:date="2014-02-21T10:14:00Z">
        <w:r w:rsidR="007B5F0C" w:rsidRPr="008E61DE">
          <w:t>%.</w:t>
        </w:r>
      </w:ins>
      <w:ins w:id="163" w:author="Indrek Must" w:date="2014-02-21T10:15:00Z">
        <w:r w:rsidR="00BE7747" w:rsidRPr="008E61DE">
          <w:t xml:space="preserve"> The solution was cast into a PTFE mold (</w:t>
        </w:r>
      </w:ins>
      <w:r w:rsidR="00BE7747" w:rsidRPr="00BE7747">
        <w:fldChar w:fldCharType="begin"/>
      </w:r>
      <w:r w:rsidR="00BE7747" w:rsidRPr="00BE7747">
        <w:instrText xml:space="preserve"> REF _Ref379886988 \h  \* MERGEFORMAT </w:instrText>
      </w:r>
      <w:r w:rsidR="00BE7747" w:rsidRPr="00BE7747">
        <w:fldChar w:fldCharType="separate"/>
      </w:r>
      <w:r w:rsidR="00FA0B33">
        <w:t xml:space="preserve">Figure </w:t>
      </w:r>
      <w:r w:rsidR="00FA0B33">
        <w:rPr>
          <w:noProof/>
        </w:rPr>
        <w:t>8</w:t>
      </w:r>
      <w:ins w:id="164" w:author="Indrek Must" w:date="2014-02-21T10:15:00Z">
        <w:r w:rsidR="00BE7747" w:rsidRPr="00BE7747">
          <w:fldChar w:fldCharType="end"/>
        </w:r>
        <w:r w:rsidR="00BE7747" w:rsidRPr="00BE7747">
          <w:t xml:space="preserve">a). </w:t>
        </w:r>
        <w:r w:rsidR="00BE7747">
          <w:rPr>
            <w:highlight w:val="lightGray"/>
          </w:rPr>
          <w:t xml:space="preserve">The </w:t>
        </w:r>
      </w:ins>
      <w:ins w:id="165" w:author="Indrek Must" w:date="2014-02-21T10:16:00Z">
        <w:r w:rsidR="00BE7747">
          <w:rPr>
            <w:highlight w:val="lightGray"/>
          </w:rPr>
          <w:t xml:space="preserve">solution </w:t>
        </w:r>
        <w:proofErr w:type="spellStart"/>
        <w:r w:rsidR="00BE7747">
          <w:rPr>
            <w:highlight w:val="lightGray"/>
          </w:rPr>
          <w:t>gelated</w:t>
        </w:r>
        <w:proofErr w:type="spellEnd"/>
        <w:r w:rsidR="00BE7747">
          <w:rPr>
            <w:highlight w:val="lightGray"/>
          </w:rPr>
          <w:t xml:space="preserve"> in about 5 minutes</w:t>
        </w:r>
      </w:ins>
      <w:ins w:id="166" w:author="Indrek Must" w:date="2014-02-21T12:32:00Z">
        <w:r w:rsidR="00975FBA">
          <w:rPr>
            <w:highlight w:val="lightGray"/>
          </w:rPr>
          <w:t xml:space="preserve"> and it was further dried in ambient air for 12 h</w:t>
        </w:r>
      </w:ins>
      <w:ins w:id="167" w:author="Indrek Must" w:date="2014-02-21T10:16:00Z">
        <w:r w:rsidR="00BE7747">
          <w:rPr>
            <w:highlight w:val="lightGray"/>
          </w:rPr>
          <w:t xml:space="preserve">. </w:t>
        </w:r>
      </w:ins>
    </w:p>
    <w:p w:rsidR="008E61DE" w:rsidRDefault="005D0F44" w:rsidP="005D0F44">
      <w:pPr>
        <w:rPr>
          <w:ins w:id="168" w:author="Indrek Must" w:date="2014-02-21T11:22:00Z"/>
        </w:rPr>
      </w:pPr>
      <w:r w:rsidRPr="00DB45EA">
        <w:rPr>
          <w:highlight w:val="lightGray"/>
        </w:rPr>
        <w:t xml:space="preserve">The electrode </w:t>
      </w:r>
      <w:ins w:id="169" w:author="Indrek Must" w:date="2014-02-21T14:00:00Z">
        <w:r w:rsidR="00AB0248">
          <w:rPr>
            <w:highlight w:val="lightGray"/>
          </w:rPr>
          <w:t>dispersion</w:t>
        </w:r>
      </w:ins>
      <w:ins w:id="170" w:author="Indrek Must" w:date="2014-02-21T13:59:00Z">
        <w:r w:rsidR="00AB0248" w:rsidRPr="00DB45EA">
          <w:rPr>
            <w:highlight w:val="lightGray"/>
          </w:rPr>
          <w:t xml:space="preserve"> </w:t>
        </w:r>
      </w:ins>
      <w:r w:rsidRPr="00DB45EA">
        <w:rPr>
          <w:highlight w:val="lightGray"/>
        </w:rPr>
        <w:t xml:space="preserve">was prepared by </w:t>
      </w:r>
      <w:ins w:id="171" w:author="Indrek Must" w:date="2014-02-21T14:00:00Z">
        <w:r w:rsidR="00AB0248">
          <w:rPr>
            <w:highlight w:val="lightGray"/>
          </w:rPr>
          <w:t>mixing</w:t>
        </w:r>
        <w:r w:rsidR="00AB0248" w:rsidRPr="00DB45EA">
          <w:rPr>
            <w:highlight w:val="lightGray"/>
          </w:rPr>
          <w:t xml:space="preserve"> </w:t>
        </w:r>
      </w:ins>
      <w:ins w:id="172" w:author="Indrek Must" w:date="2014-02-21T13:55:00Z">
        <w:r w:rsidR="0034453A">
          <w:rPr>
            <w:highlight w:val="lightGray"/>
          </w:rPr>
          <w:t>30</w:t>
        </w:r>
        <w:r w:rsidR="00AB0248">
          <w:rPr>
            <w:highlight w:val="lightGray"/>
          </w:rPr>
          <w:t xml:space="preserve"> </w:t>
        </w:r>
        <w:proofErr w:type="spellStart"/>
        <w:r w:rsidR="00AB0248">
          <w:rPr>
            <w:highlight w:val="lightGray"/>
          </w:rPr>
          <w:t>wt</w:t>
        </w:r>
        <w:proofErr w:type="spellEnd"/>
        <w:r w:rsidR="00AB0248">
          <w:rPr>
            <w:highlight w:val="lightGray"/>
          </w:rPr>
          <w:t xml:space="preserve">% of </w:t>
        </w:r>
      </w:ins>
      <w:proofErr w:type="spellStart"/>
      <w:r w:rsidRPr="00DB45EA">
        <w:rPr>
          <w:highlight w:val="lightGray"/>
        </w:rPr>
        <w:t>TiC</w:t>
      </w:r>
      <w:proofErr w:type="spellEnd"/>
      <w:r w:rsidRPr="00DB45EA">
        <w:rPr>
          <w:highlight w:val="lightGray"/>
        </w:rPr>
        <w:t>-CDC powder (Skeleton Technologies)</w:t>
      </w:r>
      <w:ins w:id="173" w:author="Indrek Must" w:date="2014-02-21T13:55:00Z">
        <w:r w:rsidR="00AB0248">
          <w:rPr>
            <w:highlight w:val="lightGray"/>
          </w:rPr>
          <w:t xml:space="preserve">, 35 </w:t>
        </w:r>
        <w:proofErr w:type="spellStart"/>
        <w:r w:rsidR="00AB0248">
          <w:rPr>
            <w:highlight w:val="lightGray"/>
          </w:rPr>
          <w:t>wt</w:t>
        </w:r>
        <w:proofErr w:type="spellEnd"/>
        <w:r w:rsidR="00AB0248">
          <w:rPr>
            <w:highlight w:val="lightGray"/>
          </w:rPr>
          <w:t xml:space="preserve">% of PVDF-HFP, </w:t>
        </w:r>
      </w:ins>
      <w:ins w:id="174" w:author="Indrek Must" w:date="2014-02-21T13:56:00Z">
        <w:r w:rsidR="00AB0248">
          <w:rPr>
            <w:highlight w:val="lightGray"/>
          </w:rPr>
          <w:t xml:space="preserve">and </w:t>
        </w:r>
      </w:ins>
      <w:ins w:id="175" w:author="Indrek Must" w:date="2014-02-21T13:55:00Z">
        <w:r w:rsidR="00AB0248">
          <w:rPr>
            <w:highlight w:val="lightGray"/>
          </w:rPr>
          <w:t>35</w:t>
        </w:r>
      </w:ins>
      <w:ins w:id="176" w:author="Indrek Must" w:date="2014-02-21T13:56:00Z">
        <w:r w:rsidR="00AB0248">
          <w:rPr>
            <w:highlight w:val="lightGray"/>
          </w:rPr>
          <w:t xml:space="preserve"> </w:t>
        </w:r>
        <w:proofErr w:type="spellStart"/>
        <w:r w:rsidR="00AB0248">
          <w:rPr>
            <w:highlight w:val="lightGray"/>
          </w:rPr>
          <w:t>wt</w:t>
        </w:r>
      </w:ins>
      <w:proofErr w:type="spellEnd"/>
      <w:ins w:id="177" w:author="Indrek Must" w:date="2014-02-21T13:55:00Z">
        <w:r w:rsidR="00AB0248">
          <w:rPr>
            <w:highlight w:val="lightGray"/>
          </w:rPr>
          <w:t>%</w:t>
        </w:r>
      </w:ins>
      <w:ins w:id="178" w:author="Indrek Must" w:date="2014-02-21T13:56:00Z">
        <w:r w:rsidR="00AB0248">
          <w:rPr>
            <w:highlight w:val="lightGray"/>
          </w:rPr>
          <w:t xml:space="preserve"> of EMITFS.</w:t>
        </w:r>
      </w:ins>
      <w:r w:rsidRPr="00DB45EA">
        <w:rPr>
          <w:highlight w:val="lightGray"/>
        </w:rPr>
        <w:t xml:space="preserve"> </w:t>
      </w:r>
      <w:ins w:id="179" w:author="Indrek Must" w:date="2014-02-21T13:57:00Z">
        <w:r w:rsidR="00AB0248">
          <w:rPr>
            <w:highlight w:val="lightGray"/>
          </w:rPr>
          <w:t xml:space="preserve">The </w:t>
        </w:r>
        <w:proofErr w:type="spellStart"/>
        <w:r w:rsidR="00AB0248">
          <w:rPr>
            <w:highlight w:val="lightGray"/>
          </w:rPr>
          <w:t>PVdF</w:t>
        </w:r>
        <w:proofErr w:type="spellEnd"/>
        <w:r w:rsidR="00AB0248">
          <w:rPr>
            <w:highlight w:val="lightGray"/>
          </w:rPr>
          <w:t xml:space="preserve">-HFP pellets were dissolved in </w:t>
        </w:r>
      </w:ins>
      <w:ins w:id="180" w:author="Indrek Must" w:date="2014-02-21T13:58:00Z">
        <w:r w:rsidR="00AB0248" w:rsidRPr="00AB0248">
          <w:t>N</w:t>
        </w:r>
        <w:proofErr w:type="gramStart"/>
        <w:r w:rsidR="00AB0248" w:rsidRPr="00AB0248">
          <w:t>,N</w:t>
        </w:r>
        <w:proofErr w:type="gramEnd"/>
        <w:r w:rsidR="00AB0248" w:rsidRPr="00AB0248">
          <w:t>-</w:t>
        </w:r>
        <w:proofErr w:type="spellStart"/>
        <w:r w:rsidR="00AB0248" w:rsidRPr="00AB0248">
          <w:t>dimethylacetamide</w:t>
        </w:r>
        <w:proofErr w:type="spellEnd"/>
        <w:r w:rsidR="00AB0248" w:rsidRPr="00AB0248">
          <w:t xml:space="preserve"> (</w:t>
        </w:r>
        <w:proofErr w:type="spellStart"/>
        <w:r w:rsidR="00AB0248" w:rsidRPr="00AB0248">
          <w:t>DMAc</w:t>
        </w:r>
        <w:proofErr w:type="spellEnd"/>
        <w:r w:rsidR="00AB0248" w:rsidRPr="00AB0248">
          <w:t>)</w:t>
        </w:r>
        <w:r w:rsidR="00AB0248">
          <w:t xml:space="preserve"> (</w:t>
        </w:r>
        <w:proofErr w:type="spellStart"/>
        <w:r w:rsidR="00AB0248">
          <w:t>Fluka</w:t>
        </w:r>
        <w:proofErr w:type="spellEnd"/>
        <w:r w:rsidR="00AB0248">
          <w:t xml:space="preserve">). </w:t>
        </w:r>
      </w:ins>
      <w:ins w:id="181" w:author="Indrek Must" w:date="2014-02-21T13:57:00Z">
        <w:r w:rsidR="00AB0248">
          <w:rPr>
            <w:highlight w:val="lightGray"/>
          </w:rPr>
          <w:t xml:space="preserve"> </w:t>
        </w:r>
      </w:ins>
      <w:r w:rsidRPr="00DB45EA">
        <w:rPr>
          <w:highlight w:val="lightGray"/>
        </w:rPr>
        <w:t xml:space="preserve">An ultrasonic probe </w:t>
      </w:r>
      <w:ins w:id="182" w:author="Indrek Must" w:date="2014-02-21T11:53:00Z">
        <w:r w:rsidR="009C33BD" w:rsidRPr="009C33BD">
          <w:t xml:space="preserve">(UP200S, </w:t>
        </w:r>
        <w:proofErr w:type="spellStart"/>
        <w:r w:rsidR="009C33BD" w:rsidRPr="009C33BD">
          <w:t>Hielscher</w:t>
        </w:r>
        <w:proofErr w:type="spellEnd"/>
        <w:r w:rsidR="009C33BD" w:rsidRPr="009C33BD">
          <w:t xml:space="preserve">) </w:t>
        </w:r>
      </w:ins>
      <w:r w:rsidRPr="00DB45EA">
        <w:rPr>
          <w:highlight w:val="lightGray"/>
        </w:rPr>
        <w:t xml:space="preserve">was used to promote homogenization. </w:t>
      </w:r>
    </w:p>
    <w:p w:rsidR="005D0F44" w:rsidRPr="00BE7747" w:rsidRDefault="005D0F44" w:rsidP="005D0F44">
      <w:r w:rsidRPr="00BE7747">
        <w:t xml:space="preserve">The dispersion was painted layer-by-layer directly on both sides of the </w:t>
      </w:r>
      <w:ins w:id="183" w:author="Indrek Must" w:date="2014-02-21T10:19:00Z">
        <w:r w:rsidR="00BE7747">
          <w:t xml:space="preserve">previously </w:t>
        </w:r>
      </w:ins>
      <w:r w:rsidR="0001659F" w:rsidRPr="00BE7747">
        <w:t xml:space="preserve">cast </w:t>
      </w:r>
      <w:proofErr w:type="spellStart"/>
      <w:r w:rsidR="0001659F" w:rsidRPr="00BE7747">
        <w:t>PVdF</w:t>
      </w:r>
      <w:proofErr w:type="spellEnd"/>
      <w:r w:rsidR="0001659F" w:rsidRPr="00BE7747">
        <w:t>-IL</w:t>
      </w:r>
      <w:r w:rsidRPr="00BE7747">
        <w:t xml:space="preserve"> membrane using an airbrush </w:t>
      </w:r>
      <w:r w:rsidR="002F0A79" w:rsidRPr="00BE7747">
        <w:t>(</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FA0B33">
        <w:t xml:space="preserve">Figure </w:t>
      </w:r>
      <w:r w:rsidR="00FA0B33">
        <w:rPr>
          <w:noProof/>
        </w:rPr>
        <w:t>8</w:t>
      </w:r>
      <w:r w:rsidR="002F0A79" w:rsidRPr="00BE7747">
        <w:fldChar w:fldCharType="end"/>
      </w:r>
      <w:r w:rsidR="00C91E94" w:rsidRPr="00BE7747">
        <w:t>b</w:t>
      </w:r>
      <w:r w:rsidR="002F0A79" w:rsidRPr="00BE7747">
        <w:t xml:space="preserve">). </w:t>
      </w:r>
      <w:r w:rsidR="008E61DE" w:rsidRPr="008E61DE">
        <w:t>Spray-application of the electrodes, also known as</w:t>
      </w:r>
      <w:r w:rsidR="008E61DE">
        <w:t xml:space="preserve"> the</w:t>
      </w:r>
      <w:r w:rsidR="008E61DE" w:rsidRPr="008E61DE">
        <w:t xml:space="preserve"> ‘direct assembly process’ (DAP), has previously been used by </w:t>
      </w:r>
      <w:proofErr w:type="spellStart"/>
      <w:r w:rsidR="008E61DE" w:rsidRPr="008E61DE">
        <w:t>Akle</w:t>
      </w:r>
      <w:proofErr w:type="spellEnd"/>
      <w:r w:rsidR="008E61DE" w:rsidRPr="008E61DE">
        <w:t xml:space="preserve"> et al.</w:t>
      </w:r>
      <w:r w:rsidR="008E61DE" w:rsidRPr="008E61DE">
        <w:fldChar w:fldCharType="begin"/>
      </w:r>
      <w:r w:rsidR="008E61DE" w:rsidRPr="008E61DE">
        <w:instrText>ADDIN RW.CITE{{213 Akle,B.J. 2007}}</w:instrText>
      </w:r>
      <w:r w:rsidR="008E61DE" w:rsidRPr="008E61DE">
        <w:fldChar w:fldCharType="separate"/>
      </w:r>
      <w:r w:rsidR="00806BC7" w:rsidRPr="00806BC7">
        <w:rPr>
          <w:rFonts w:eastAsia="Times New Roman" w:cs="Times New Roman"/>
          <w:vertAlign w:val="superscript"/>
        </w:rPr>
        <w:t>[44]</w:t>
      </w:r>
      <w:r w:rsidR="008E61DE" w:rsidRPr="008E61DE">
        <w:fldChar w:fldCharType="end"/>
      </w:r>
      <w:r w:rsidR="008E61DE" w:rsidRPr="008E61DE">
        <w:t xml:space="preserve"> and </w:t>
      </w:r>
      <w:proofErr w:type="spellStart"/>
      <w:r w:rsidR="008E61DE" w:rsidRPr="008E61DE">
        <w:t>Palmre</w:t>
      </w:r>
      <w:proofErr w:type="spellEnd"/>
      <w:r w:rsidR="008E61DE" w:rsidRPr="008E61DE">
        <w:t xml:space="preserve"> et al.</w:t>
      </w:r>
      <w:r w:rsidR="008E61DE" w:rsidRPr="008E61DE">
        <w:fldChar w:fldCharType="begin"/>
      </w:r>
      <w:r w:rsidR="008E61DE" w:rsidRPr="008E61DE">
        <w:instrText>ADDIN RW.CITE{{21 Palmre,Viljar 2011}}</w:instrText>
      </w:r>
      <w:r w:rsidR="008E61DE" w:rsidRPr="008E61DE">
        <w:fldChar w:fldCharType="separate"/>
      </w:r>
      <w:r w:rsidR="00806BC7" w:rsidRPr="00806BC7">
        <w:rPr>
          <w:rFonts w:eastAsia="Times New Roman" w:cs="Times New Roman"/>
          <w:vertAlign w:val="superscript"/>
        </w:rPr>
        <w:t>[45]</w:t>
      </w:r>
      <w:r w:rsidR="008E61DE" w:rsidRPr="008E61DE">
        <w:fldChar w:fldCharType="end"/>
      </w:r>
      <w:ins w:id="184" w:author="Indrek Must" w:date="2014-02-21T11:23:00Z">
        <w:r w:rsidR="008E61DE">
          <w:t xml:space="preserve"> </w:t>
        </w:r>
      </w:ins>
      <w:r w:rsidR="0001659F" w:rsidRPr="00BE7747">
        <w:t>Approximately 20</w:t>
      </w:r>
      <w:r w:rsidRPr="00BE7747">
        <w:t xml:space="preserve"> electrode layers </w:t>
      </w:r>
      <w:r w:rsidR="0001659F" w:rsidRPr="00BE7747">
        <w:t xml:space="preserve">were applied </w:t>
      </w:r>
      <w:r w:rsidRPr="00BE7747">
        <w:t>on both sides of the membrane</w:t>
      </w:r>
      <w:r w:rsidR="0001659F" w:rsidRPr="00BE7747">
        <w:t>.</w:t>
      </w:r>
      <w:del w:id="185" w:author="Indrek Must" w:date="2014-02-21T11:53:00Z">
        <w:r w:rsidR="0001659F" w:rsidRPr="00BE7747" w:rsidDel="009C33BD">
          <w:delText xml:space="preserve"> </w:delText>
        </w:r>
      </w:del>
      <w:ins w:id="186" w:author="Indrek Must" w:date="2014-02-21T10:19:00Z">
        <w:r w:rsidR="00BE7747">
          <w:t xml:space="preserve"> </w:t>
        </w:r>
      </w:ins>
      <w:ins w:id="187" w:author="Indrek Must" w:date="2014-02-21T11:53:00Z">
        <w:r w:rsidR="009C33BD">
          <w:t>T</w:t>
        </w:r>
      </w:ins>
      <w:ins w:id="188" w:author="Indrek Must" w:date="2014-02-21T10:19:00Z">
        <w:r w:rsidR="00BE7747" w:rsidRPr="00BE7747">
          <w:t>he</w:t>
        </w:r>
      </w:ins>
      <w:r w:rsidRPr="00BE7747">
        <w:t xml:space="preserve"> volatile solvents were evaporated </w:t>
      </w:r>
      <w:ins w:id="189" w:author="Indrek Must" w:date="2014-02-21T11:54:00Z">
        <w:r w:rsidR="009C33BD">
          <w:t>after spraying of each successive layer</w:t>
        </w:r>
        <w:r w:rsidR="009C33BD" w:rsidRPr="00BE7747">
          <w:t xml:space="preserve"> </w:t>
        </w:r>
      </w:ins>
      <w:r w:rsidR="0001659F" w:rsidRPr="00BE7747">
        <w:t xml:space="preserve">using </w:t>
      </w:r>
      <w:ins w:id="190" w:author="Indrek Must" w:date="2014-02-21T10:21:00Z">
        <w:r w:rsidR="00BE7747">
          <w:t>a flow of warm</w:t>
        </w:r>
        <w:r w:rsidR="00BE7747" w:rsidRPr="00BE7747">
          <w:t xml:space="preserve"> </w:t>
        </w:r>
      </w:ins>
      <w:r w:rsidR="0001659F" w:rsidRPr="00BE7747">
        <w:t>air</w:t>
      </w:r>
      <w:r w:rsidRPr="00BE7747">
        <w:t xml:space="preserve">. </w:t>
      </w:r>
    </w:p>
    <w:p w:rsidR="00C82FC2" w:rsidRDefault="005D0F44" w:rsidP="0001659F">
      <w:pPr>
        <w:rPr>
          <w:ins w:id="191" w:author="Indrek Must" w:date="2014-02-27T20:32:00Z"/>
        </w:rPr>
      </w:pPr>
      <w:r w:rsidRPr="00BE7747">
        <w:t xml:space="preserve">The laminate was subsequently fixed on the outer surface of a cylindrical </w:t>
      </w:r>
      <w:r w:rsidR="002F0A79" w:rsidRPr="00BE7747">
        <w:t xml:space="preserve">tube with a diameter of </w:t>
      </w:r>
      <w:ins w:id="192" w:author="Indrek Must" w:date="2014-02-27T20:31:00Z">
        <w:r w:rsidR="00C82FC2">
          <w:rPr>
            <w:highlight w:val="yellow"/>
          </w:rPr>
          <w:t>1</w:t>
        </w:r>
      </w:ins>
      <w:ins w:id="193" w:author="Indrek Must" w:date="2014-02-21T11:50:00Z">
        <w:r w:rsidR="009C33BD" w:rsidRPr="009C33BD">
          <w:rPr>
            <w:highlight w:val="yellow"/>
          </w:rPr>
          <w:t>0</w:t>
        </w:r>
        <w:r w:rsidR="009C33BD" w:rsidRPr="00BE7747">
          <w:t xml:space="preserve"> </w:t>
        </w:r>
      </w:ins>
      <w:r w:rsidR="002F0A79" w:rsidRPr="00BE7747">
        <w:t>mm. Three layers of</w:t>
      </w:r>
      <w:r w:rsidRPr="00BE7747">
        <w:t xml:space="preserve"> </w:t>
      </w:r>
      <w:r w:rsidR="002F0A79" w:rsidRPr="00BE7747">
        <w:t>~13</w:t>
      </w:r>
      <w:r w:rsidRPr="00BE7747">
        <w:t xml:space="preserve">0 nm gold foil (Gold-Hammer) </w:t>
      </w:r>
      <w:r w:rsidR="00A74F28" w:rsidRPr="00BE7747">
        <w:t>were</w:t>
      </w:r>
      <w:r w:rsidRPr="00BE7747">
        <w:t xml:space="preserve"> placed on top of the outer electrode</w:t>
      </w:r>
      <w:r w:rsidR="002F0A79" w:rsidRPr="00BE7747">
        <w:t xml:space="preserve">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FA0B33">
        <w:t xml:space="preserve">Figure </w:t>
      </w:r>
      <w:r w:rsidR="00FA0B33">
        <w:rPr>
          <w:noProof/>
        </w:rPr>
        <w:t>8</w:t>
      </w:r>
      <w:r w:rsidR="002F0A79" w:rsidRPr="00BE7747">
        <w:fldChar w:fldCharType="end"/>
      </w:r>
      <w:r w:rsidR="00C91E94" w:rsidRPr="00BE7747">
        <w:t>c</w:t>
      </w:r>
      <w:r w:rsidR="002F0A79" w:rsidRPr="00BE7747">
        <w:t>)</w:t>
      </w:r>
      <w:r w:rsidRPr="00BE7747">
        <w:t xml:space="preserve">. </w:t>
      </w:r>
      <w:r w:rsidR="002F0A79" w:rsidRPr="00BE7747">
        <w:t xml:space="preserve">A drop of </w:t>
      </w:r>
      <w:ins w:id="194" w:author="Indrek Must" w:date="2014-02-21T13:56:00Z">
        <w:r w:rsidR="00AB0248" w:rsidRPr="00DB45EA">
          <w:rPr>
            <w:highlight w:val="lightGray"/>
          </w:rPr>
          <w:t xml:space="preserve">15 </w:t>
        </w:r>
        <w:proofErr w:type="spellStart"/>
        <w:r w:rsidR="00AB0248" w:rsidRPr="00DB45EA">
          <w:rPr>
            <w:highlight w:val="lightGray"/>
          </w:rPr>
          <w:t>wt</w:t>
        </w:r>
        <w:proofErr w:type="spellEnd"/>
        <w:r w:rsidR="00AB0248" w:rsidRPr="00DB45EA">
          <w:rPr>
            <w:highlight w:val="lightGray"/>
          </w:rPr>
          <w:t xml:space="preserve">% </w:t>
        </w:r>
        <w:proofErr w:type="spellStart"/>
        <w:r w:rsidR="00AB0248" w:rsidRPr="00DB45EA">
          <w:rPr>
            <w:highlight w:val="lightGray"/>
          </w:rPr>
          <w:t>Nafion</w:t>
        </w:r>
        <w:proofErr w:type="spellEnd"/>
        <w:r w:rsidR="00AB0248" w:rsidRPr="00DB45EA">
          <w:rPr>
            <w:highlight w:val="lightGray"/>
          </w:rPr>
          <w:t xml:space="preserve"> solution </w:t>
        </w:r>
        <w:r w:rsidR="00AB0248">
          <w:rPr>
            <w:highlight w:val="lightGray"/>
          </w:rPr>
          <w:t xml:space="preserve">in ethanol and water </w:t>
        </w:r>
        <w:r w:rsidR="00AB0248" w:rsidRPr="00DB45EA">
          <w:rPr>
            <w:highlight w:val="lightGray"/>
          </w:rPr>
          <w:t xml:space="preserve">(LIQUION® LQ-1115 1100EW; Ion Power, </w:t>
        </w:r>
        <w:proofErr w:type="spellStart"/>
        <w:r w:rsidR="00AB0248" w:rsidRPr="00DB45EA">
          <w:rPr>
            <w:highlight w:val="lightGray"/>
          </w:rPr>
          <w:t>Inc</w:t>
        </w:r>
        <w:proofErr w:type="spellEnd"/>
        <w:proofErr w:type="gramStart"/>
        <w:r w:rsidR="00AB0248" w:rsidRPr="00DB45EA">
          <w:rPr>
            <w:highlight w:val="lightGray"/>
          </w:rPr>
          <w:t>)</w:t>
        </w:r>
        <w:r w:rsidR="00AB0248">
          <w:t xml:space="preserve"> </w:t>
        </w:r>
      </w:ins>
      <w:r w:rsidR="002F0A79" w:rsidRPr="00BE7747">
        <w:t xml:space="preserve"> was</w:t>
      </w:r>
      <w:proofErr w:type="gramEnd"/>
      <w:r w:rsidR="002F0A79" w:rsidRPr="00BE7747">
        <w:t xml:space="preserve"> used as</w:t>
      </w:r>
      <w:r w:rsidR="00BE7747" w:rsidRPr="00BE7747">
        <w:t xml:space="preserve"> an adhesive</w:t>
      </w:r>
      <w:r w:rsidR="002F0A79" w:rsidRPr="00BE7747">
        <w:t xml:space="preserve">. </w:t>
      </w:r>
      <w:r w:rsidRPr="00BE7747">
        <w:t>Then the laminate was turned around</w:t>
      </w:r>
      <w:r w:rsidR="002F0A79" w:rsidRPr="00BE7747">
        <w:t xml:space="preserve"> </w:t>
      </w:r>
      <w:r w:rsidR="002F0A79" w:rsidRPr="00BE7747">
        <w:lastRenderedPageBreak/>
        <w:t>on the surface.</w:t>
      </w:r>
      <w:r w:rsidRPr="00BE7747">
        <w:t xml:space="preserve"> </w:t>
      </w:r>
      <w:ins w:id="195" w:author="Indrek Must" w:date="2014-02-21T10:26:00Z">
        <w:r w:rsidR="000B1F3C">
          <w:t xml:space="preserve">By doing so, the gold sheets </w:t>
        </w:r>
      </w:ins>
      <w:ins w:id="196" w:author="Indrek Must" w:date="2014-02-21T10:27:00Z">
        <w:r w:rsidR="000B1F3C">
          <w:t>were pre-</w:t>
        </w:r>
      </w:ins>
      <w:ins w:id="197" w:author="Indrek Must" w:date="2014-02-21T10:26:00Z">
        <w:r w:rsidR="000B1F3C">
          <w:t>buckled</w:t>
        </w:r>
      </w:ins>
      <w:ins w:id="198" w:author="Indrek Must" w:date="2014-02-21T10:27:00Z">
        <w:r w:rsidR="000B1F3C">
          <w:t xml:space="preserve"> due to compressive force. </w:t>
        </w:r>
      </w:ins>
      <w:ins w:id="199" w:author="Indrek Must" w:date="2014-02-27T20:32:00Z">
        <w:r w:rsidR="00C82FC2">
          <w:t xml:space="preserve">Then </w:t>
        </w:r>
      </w:ins>
      <w:r w:rsidR="00C82FC2" w:rsidRPr="00BE7747">
        <w:t>Another 3 layers of gold were subsequently attached on top of the opposite (stretched out) electrode (</w:t>
      </w:r>
      <w:r w:rsidR="00C82FC2" w:rsidRPr="00BE7747">
        <w:fldChar w:fldCharType="begin"/>
      </w:r>
      <w:r w:rsidR="00C82FC2" w:rsidRPr="00BE7747">
        <w:instrText xml:space="preserve"> REF _Ref379886988 \h  \* MERGEFORMAT </w:instrText>
      </w:r>
      <w:r w:rsidR="00C82FC2" w:rsidRPr="00BE7747">
        <w:fldChar w:fldCharType="separate"/>
      </w:r>
      <w:r w:rsidR="00FA0B33">
        <w:t xml:space="preserve">Figure </w:t>
      </w:r>
      <w:r w:rsidR="00FA0B33">
        <w:rPr>
          <w:noProof/>
        </w:rPr>
        <w:t>8</w:t>
      </w:r>
      <w:r w:rsidR="00C82FC2" w:rsidRPr="00BE7747">
        <w:fldChar w:fldCharType="end"/>
      </w:r>
      <w:r w:rsidR="00C82FC2" w:rsidRPr="00BE7747">
        <w:t xml:space="preserve">d). </w:t>
      </w:r>
    </w:p>
    <w:p w:rsidR="00975FBA" w:rsidRDefault="00C82FC2" w:rsidP="0001659F">
      <w:pPr>
        <w:rPr>
          <w:ins w:id="200" w:author="Indrek Must" w:date="2014-02-21T12:33:00Z"/>
        </w:rPr>
      </w:pPr>
      <w:ins w:id="201" w:author="Indrek Must" w:date="2014-02-27T20:33:00Z">
        <w:r>
          <w:t xml:space="preserve">The shape-programming was performed as follows. The IEAP was fixed </w:t>
        </w:r>
        <w:r w:rsidRPr="00BE7747">
          <w:t>on the outer surface of a cylindrical tube with a</w:t>
        </w:r>
      </w:ins>
      <w:ins w:id="202" w:author="Indrek Must" w:date="2014-02-27T20:34:00Z">
        <w:r>
          <w:t>n appropriate</w:t>
        </w:r>
      </w:ins>
      <w:ins w:id="203" w:author="Indrek Must" w:date="2014-02-27T20:33:00Z">
        <w:r w:rsidRPr="00BE7747">
          <w:t xml:space="preserve"> diameter</w:t>
        </w:r>
      </w:ins>
      <w:ins w:id="204" w:author="Indrek Must" w:date="2014-02-27T20:35:00Z">
        <w:r>
          <w:t>.</w:t>
        </w:r>
      </w:ins>
      <w:ins w:id="205" w:author="Indrek Must" w:date="2014-02-27T20:34:00Z">
        <w:r>
          <w:t xml:space="preserve"> </w:t>
        </w:r>
      </w:ins>
      <w:ins w:id="206" w:author="Indrek Must" w:date="2014-02-27T20:35:00Z">
        <w:r>
          <w:t xml:space="preserve">It is preferred that the shape-programming tube is larger in diameter than the one used in gold foil attachment. </w:t>
        </w:r>
      </w:ins>
      <w:ins w:id="207" w:author="Indrek Must" w:date="2014-02-27T20:36:00Z">
        <w:r w:rsidR="00FA0B33">
          <w:t>A tube 3</w:t>
        </w:r>
      </w:ins>
      <w:ins w:id="208" w:author="Indrek Must" w:date="2014-02-27T20:33:00Z">
        <w:r w:rsidRPr="009C33BD">
          <w:rPr>
            <w:highlight w:val="yellow"/>
          </w:rPr>
          <w:t>0</w:t>
        </w:r>
      </w:ins>
      <w:ins w:id="209" w:author="Indrek Must" w:date="2014-02-27T20:36:00Z">
        <w:r w:rsidR="00FA0B33">
          <w:t xml:space="preserve"> </w:t>
        </w:r>
      </w:ins>
      <w:ins w:id="210" w:author="Indrek Must" w:date="2014-02-27T20:33:00Z">
        <w:r w:rsidRPr="00BE7747">
          <w:t>mm</w:t>
        </w:r>
      </w:ins>
      <w:ins w:id="211" w:author="Indrek Must" w:date="2014-02-27T20:36:00Z">
        <w:r w:rsidR="00FA0B33">
          <w:t xml:space="preserve"> in diameter was selected for this purpose.</w:t>
        </w:r>
      </w:ins>
      <w:ins w:id="212" w:author="Indrek Must" w:date="2014-02-27T20:33:00Z">
        <w:r>
          <w:t xml:space="preserve"> </w:t>
        </w:r>
      </w:ins>
      <w:ins w:id="213" w:author="Indrek Must" w:date="2014-02-27T20:36:00Z">
        <w:r w:rsidR="00FA0B33">
          <w:t>T</w:t>
        </w:r>
      </w:ins>
      <w:r w:rsidR="002F0A79" w:rsidRPr="00BE7747">
        <w:t xml:space="preserve">he tube with the laminate on its surface was heated using a hot air gun to just below </w:t>
      </w:r>
      <w:r w:rsidR="000B1F3C">
        <w:t>the</w:t>
      </w:r>
      <w:r w:rsidR="000B1F3C" w:rsidRPr="00BE7747">
        <w:t xml:space="preserve"> </w:t>
      </w:r>
      <w:r w:rsidR="002F0A79" w:rsidRPr="00BE7747">
        <w:t xml:space="preserve">melting point </w:t>
      </w:r>
      <w:r w:rsidR="000B1F3C">
        <w:t xml:space="preserve">of the polymeric membrane of the IEAP </w:t>
      </w:r>
      <w:r w:rsidR="002F0A79" w:rsidRPr="00BE7747">
        <w:t>(approximately 100</w:t>
      </w:r>
      <w:r w:rsidR="002F0A79" w:rsidRPr="00BE7747">
        <w:rPr>
          <w:rFonts w:cs="Times New Roman"/>
        </w:rPr>
        <w:t>°</w:t>
      </w:r>
      <w:r w:rsidR="002F0A79" w:rsidRPr="00BE7747">
        <w:t>C)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FA0B33">
        <w:t xml:space="preserve">Figure </w:t>
      </w:r>
      <w:r w:rsidR="00FA0B33">
        <w:rPr>
          <w:noProof/>
        </w:rPr>
        <w:t>8</w:t>
      </w:r>
      <w:r w:rsidR="002F0A79" w:rsidRPr="00BE7747">
        <w:fldChar w:fldCharType="end"/>
      </w:r>
      <w:r w:rsidR="00C91E94" w:rsidRPr="00BE7747">
        <w:t>d</w:t>
      </w:r>
      <w:r w:rsidR="002F0A79" w:rsidRPr="00BE7747">
        <w:t xml:space="preserve">). </w:t>
      </w:r>
      <w:r w:rsidR="0001659F" w:rsidRPr="00BE7747">
        <w:t xml:space="preserve">Then the IEAP was removed from the surface of the tube. </w:t>
      </w:r>
      <w:ins w:id="214" w:author="Indrek Must" w:date="2014-02-21T12:33:00Z">
        <w:r w:rsidR="00975FBA">
          <w:t>As the</w:t>
        </w:r>
      </w:ins>
      <w:ins w:id="215" w:author="Indrek Must" w:date="2014-02-21T12:32:00Z">
        <w:r w:rsidR="00975FBA">
          <w:t xml:space="preserve"> final step of fabrication</w:t>
        </w:r>
      </w:ins>
      <w:ins w:id="216" w:author="Indrek Must" w:date="2014-02-21T12:33:00Z">
        <w:r w:rsidR="00975FBA">
          <w:t>, the laminate was held overnight under vacuum to remove any solvents</w:t>
        </w:r>
      </w:ins>
      <w:ins w:id="217" w:author="Indrek Must" w:date="2014-02-21T14:01:00Z">
        <w:r w:rsidR="00AB0248" w:rsidRPr="00AB0248">
          <w:t xml:space="preserve"> </w:t>
        </w:r>
        <w:r w:rsidR="00AB0248">
          <w:t>remaining</w:t>
        </w:r>
      </w:ins>
      <w:ins w:id="218" w:author="Indrek Must" w:date="2014-02-21T12:33:00Z">
        <w:r w:rsidR="00975FBA">
          <w:t>.</w:t>
        </w:r>
      </w:ins>
      <w:ins w:id="219" w:author="Indrek Must" w:date="2014-02-21T12:32:00Z">
        <w:r w:rsidR="00975FBA">
          <w:t xml:space="preserve"> </w:t>
        </w:r>
      </w:ins>
    </w:p>
    <w:p w:rsidR="0001659F" w:rsidRDefault="0001659F" w:rsidP="0001659F">
      <w:pPr>
        <w:rPr>
          <w:ins w:id="220" w:author="Indrek Must" w:date="2014-02-21T11:24:00Z"/>
        </w:rPr>
      </w:pPr>
      <w:r w:rsidRPr="00BE7747">
        <w:t xml:space="preserve">After manufacture, the IEAP retained its newly-programmed initial </w:t>
      </w:r>
      <w:ins w:id="221" w:author="Indrek Must" w:date="2014-02-21T11:50:00Z">
        <w:r w:rsidR="009C33BD">
          <w:t xml:space="preserve">curvature </w:t>
        </w:r>
      </w:ins>
      <w:ins w:id="222" w:author="Indrek Must" w:date="2014-02-21T11:51:00Z">
        <w:r w:rsidR="009C33BD">
          <w:t xml:space="preserve">radius </w:t>
        </w:r>
      </w:ins>
      <w:ins w:id="223" w:author="Indrek Must" w:date="2014-02-21T11:50:00Z">
        <w:r w:rsidR="009C33BD">
          <w:t>of</w:t>
        </w:r>
      </w:ins>
      <w:ins w:id="224" w:author="Indrek Must" w:date="2014-02-21T11:51:00Z">
        <w:r w:rsidR="009C33BD">
          <w:t xml:space="preserve"> 15 mm</w:t>
        </w:r>
      </w:ins>
      <w:ins w:id="225" w:author="Indrek Must" w:date="2014-02-21T11:50:00Z">
        <w:r w:rsidR="009C33BD">
          <w:t xml:space="preserve"> </w:t>
        </w:r>
      </w:ins>
      <w:ins w:id="226" w:author="Indrek Must" w:date="2014-02-21T10:28:00Z">
        <w:r w:rsidR="000B1F3C">
          <w:t>during all performed experiments</w:t>
        </w:r>
      </w:ins>
      <w:r w:rsidRPr="00BE7747">
        <w:t>.</w:t>
      </w:r>
      <w:ins w:id="227" w:author="Indrek Must" w:date="2014-02-21T11:51:00Z">
        <w:r w:rsidR="009C33BD" w:rsidRPr="009C33BD">
          <w:rPr>
            <w:highlight w:val="lightGray"/>
          </w:rPr>
          <w:t xml:space="preserve"> </w:t>
        </w:r>
      </w:ins>
      <w:r w:rsidR="009C33BD" w:rsidRPr="00DB45EA">
        <w:rPr>
          <w:highlight w:val="lightGray"/>
        </w:rPr>
        <w:t xml:space="preserve">The thickness of the finished </w:t>
      </w:r>
      <w:ins w:id="228" w:author="Indrek Must" w:date="2014-02-21T14:01:00Z">
        <w:r w:rsidR="00AB0248">
          <w:rPr>
            <w:highlight w:val="lightGray"/>
          </w:rPr>
          <w:t>I</w:t>
        </w:r>
      </w:ins>
      <w:del w:id="229" w:author="Indrek Must" w:date="2014-02-21T14:01:00Z">
        <w:r w:rsidR="009C33BD" w:rsidRPr="00DB45EA" w:rsidDel="00AB0248">
          <w:rPr>
            <w:highlight w:val="lightGray"/>
          </w:rPr>
          <w:delText>i</w:delText>
        </w:r>
      </w:del>
      <w:r w:rsidR="009C33BD" w:rsidRPr="00DB45EA">
        <w:rPr>
          <w:highlight w:val="lightGray"/>
        </w:rPr>
        <w:t>EAP laminate was 450 µm.</w:t>
      </w:r>
    </w:p>
    <w:p w:rsidR="00950787" w:rsidRDefault="00593146" w:rsidP="00950787">
      <w:pPr>
        <w:keepNext/>
        <w:rPr>
          <w:ins w:id="230" w:author="Andres Punning" w:date="2014-02-27T14:02:00Z"/>
        </w:rPr>
      </w:pPr>
      <w:r>
        <w:rPr>
          <w:noProof/>
        </w:rPr>
        <w:lastRenderedPageBreak/>
        <w:drawing>
          <wp:inline distT="0" distB="0" distL="0" distR="0" wp14:anchorId="5B778F4D" wp14:editId="14C15A43">
            <wp:extent cx="5972810" cy="768286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7682865"/>
                    </a:xfrm>
                    <a:prstGeom prst="rect">
                      <a:avLst/>
                    </a:prstGeom>
                  </pic:spPr>
                </pic:pic>
              </a:graphicData>
            </a:graphic>
          </wp:inline>
        </w:drawing>
      </w:r>
    </w:p>
    <w:p w:rsidR="00817A95" w:rsidRDefault="00817A95" w:rsidP="00950787">
      <w:pPr>
        <w:keepNext/>
      </w:pPr>
      <w:proofErr w:type="gramStart"/>
      <w:ins w:id="231" w:author="Andres Punning" w:date="2014-02-27T14:02:00Z">
        <w:r w:rsidRPr="00817A95">
          <w:rPr>
            <w:highlight w:val="yellow"/>
            <w:rPrChange w:id="232" w:author="Andres Punning" w:date="2014-02-27T14:03:00Z">
              <w:rPr/>
            </w:rPrChange>
          </w:rPr>
          <w:t>airbrush</w:t>
        </w:r>
        <w:proofErr w:type="gramEnd"/>
        <w:r w:rsidRPr="00817A95">
          <w:rPr>
            <w:highlight w:val="yellow"/>
            <w:rPrChange w:id="233" w:author="Andres Punning" w:date="2014-02-27T14:03:00Z">
              <w:rPr/>
            </w:rPrChange>
          </w:rPr>
          <w:t xml:space="preserve"> </w:t>
        </w:r>
        <w:proofErr w:type="spellStart"/>
        <w:r w:rsidRPr="00817A95">
          <w:rPr>
            <w:highlight w:val="yellow"/>
            <w:rPrChange w:id="234" w:author="Andres Punning" w:date="2014-02-27T14:03:00Z">
              <w:rPr/>
            </w:rPrChange>
          </w:rPr>
          <w:t>pildil</w:t>
        </w:r>
        <w:proofErr w:type="spellEnd"/>
        <w:r w:rsidRPr="00817A95">
          <w:rPr>
            <w:highlight w:val="yellow"/>
            <w:rPrChange w:id="235" w:author="Andres Punning" w:date="2014-02-27T14:03:00Z">
              <w:rPr/>
            </w:rPrChange>
          </w:rPr>
          <w:t xml:space="preserve"> </w:t>
        </w:r>
        <w:proofErr w:type="spellStart"/>
        <w:r w:rsidRPr="00817A95">
          <w:rPr>
            <w:highlight w:val="yellow"/>
            <w:rPrChange w:id="236" w:author="Andres Punning" w:date="2014-02-27T14:03:00Z">
              <w:rPr/>
            </w:rPrChange>
          </w:rPr>
          <w:t>meenutab</w:t>
        </w:r>
        <w:proofErr w:type="spellEnd"/>
        <w:r w:rsidRPr="00817A95">
          <w:rPr>
            <w:highlight w:val="yellow"/>
            <w:rPrChange w:id="237" w:author="Andres Punning" w:date="2014-02-27T14:03:00Z">
              <w:rPr/>
            </w:rPrChange>
          </w:rPr>
          <w:t xml:space="preserve"> </w:t>
        </w:r>
        <w:proofErr w:type="spellStart"/>
        <w:r w:rsidRPr="00817A95">
          <w:rPr>
            <w:highlight w:val="yellow"/>
            <w:rPrChange w:id="238" w:author="Andres Punning" w:date="2014-02-27T14:03:00Z">
              <w:rPr/>
            </w:rPrChange>
          </w:rPr>
          <w:t>väga</w:t>
        </w:r>
        <w:proofErr w:type="spellEnd"/>
        <w:r w:rsidRPr="00817A95">
          <w:rPr>
            <w:highlight w:val="yellow"/>
            <w:rPrChange w:id="239" w:author="Andres Punning" w:date="2014-02-27T14:03:00Z">
              <w:rPr/>
            </w:rPrChange>
          </w:rPr>
          <w:t xml:space="preserve"> </w:t>
        </w:r>
        <w:proofErr w:type="spellStart"/>
        <w:r w:rsidRPr="00817A95">
          <w:rPr>
            <w:highlight w:val="yellow"/>
            <w:rPrChange w:id="240" w:author="Andres Punning" w:date="2014-02-27T14:03:00Z">
              <w:rPr/>
            </w:rPrChange>
          </w:rPr>
          <w:t>veinipokaali</w:t>
        </w:r>
        <w:proofErr w:type="spellEnd"/>
        <w:r w:rsidRPr="00817A95">
          <w:rPr>
            <w:highlight w:val="yellow"/>
            <w:rPrChange w:id="241" w:author="Andres Punning" w:date="2014-02-27T14:03:00Z">
              <w:rPr/>
            </w:rPrChange>
          </w:rPr>
          <w:t xml:space="preserve">, </w:t>
        </w:r>
        <w:proofErr w:type="spellStart"/>
        <w:r w:rsidRPr="00817A95">
          <w:rPr>
            <w:highlight w:val="yellow"/>
            <w:rPrChange w:id="242" w:author="Andres Punning" w:date="2014-02-27T14:03:00Z">
              <w:rPr/>
            </w:rPrChange>
          </w:rPr>
          <w:t>kas</w:t>
        </w:r>
        <w:proofErr w:type="spellEnd"/>
        <w:r w:rsidRPr="00817A95">
          <w:rPr>
            <w:highlight w:val="yellow"/>
            <w:rPrChange w:id="243" w:author="Andres Punning" w:date="2014-02-27T14:03:00Z">
              <w:rPr/>
            </w:rPrChange>
          </w:rPr>
          <w:t xml:space="preserve"> </w:t>
        </w:r>
        <w:proofErr w:type="spellStart"/>
        <w:r w:rsidRPr="00817A95">
          <w:rPr>
            <w:highlight w:val="yellow"/>
            <w:rPrChange w:id="244" w:author="Andres Punning" w:date="2014-02-27T14:03:00Z">
              <w:rPr/>
            </w:rPrChange>
          </w:rPr>
          <w:t>saab</w:t>
        </w:r>
        <w:proofErr w:type="spellEnd"/>
        <w:r w:rsidRPr="00817A95">
          <w:rPr>
            <w:highlight w:val="yellow"/>
            <w:rPrChange w:id="245" w:author="Andres Punning" w:date="2014-02-27T14:03:00Z">
              <w:rPr/>
            </w:rPrChange>
          </w:rPr>
          <w:t xml:space="preserve"> </w:t>
        </w:r>
        <w:proofErr w:type="spellStart"/>
        <w:r w:rsidRPr="00817A95">
          <w:rPr>
            <w:highlight w:val="yellow"/>
            <w:rPrChange w:id="246" w:author="Andres Punning" w:date="2014-02-27T14:03:00Z">
              <w:rPr/>
            </w:rPrChange>
          </w:rPr>
          <w:t>mõne</w:t>
        </w:r>
        <w:proofErr w:type="spellEnd"/>
        <w:r w:rsidRPr="00817A95">
          <w:rPr>
            <w:highlight w:val="yellow"/>
            <w:rPrChange w:id="247" w:author="Andres Punning" w:date="2014-02-27T14:03:00Z">
              <w:rPr/>
            </w:rPrChange>
          </w:rPr>
          <w:t xml:space="preserve"> </w:t>
        </w:r>
        <w:proofErr w:type="spellStart"/>
        <w:r w:rsidRPr="00817A95">
          <w:rPr>
            <w:highlight w:val="yellow"/>
            <w:rPrChange w:id="248" w:author="Andres Punning" w:date="2014-02-27T14:03:00Z">
              <w:rPr/>
            </w:rPrChange>
          </w:rPr>
          <w:t>airbrushi</w:t>
        </w:r>
        <w:proofErr w:type="spellEnd"/>
        <w:r w:rsidRPr="00817A95">
          <w:rPr>
            <w:highlight w:val="yellow"/>
            <w:rPrChange w:id="249" w:author="Andres Punning" w:date="2014-02-27T14:03:00Z">
              <w:rPr/>
            </w:rPrChange>
          </w:rPr>
          <w:t xml:space="preserve"> </w:t>
        </w:r>
        <w:proofErr w:type="spellStart"/>
        <w:r w:rsidRPr="00817A95">
          <w:rPr>
            <w:highlight w:val="yellow"/>
            <w:rPrChange w:id="250" w:author="Andres Punning" w:date="2014-02-27T14:03:00Z">
              <w:rPr/>
            </w:rPrChange>
          </w:rPr>
          <w:t>pildi</w:t>
        </w:r>
        <w:proofErr w:type="spellEnd"/>
        <w:r w:rsidRPr="00817A95">
          <w:rPr>
            <w:highlight w:val="yellow"/>
            <w:rPrChange w:id="251" w:author="Andres Punning" w:date="2014-02-27T14:03:00Z">
              <w:rPr/>
            </w:rPrChange>
          </w:rPr>
          <w:t>?</w:t>
        </w:r>
      </w:ins>
    </w:p>
    <w:p w:rsidR="00950787" w:rsidRDefault="00950787" w:rsidP="00950787">
      <w:pPr>
        <w:pStyle w:val="Caption"/>
      </w:pPr>
      <w:bookmarkStart w:id="252" w:name="_Ref379886988"/>
      <w:proofErr w:type="gramStart"/>
      <w:r>
        <w:lastRenderedPageBreak/>
        <w:t xml:space="preserve">Figure </w:t>
      </w:r>
      <w:proofErr w:type="gramEnd"/>
      <w:r w:rsidR="00802AAB">
        <w:fldChar w:fldCharType="begin"/>
      </w:r>
      <w:r w:rsidR="00802AAB">
        <w:instrText xml:space="preserve"> SEQ Figure \* ARABIC </w:instrText>
      </w:r>
      <w:r w:rsidR="00802AAB">
        <w:fldChar w:fldCharType="separate"/>
      </w:r>
      <w:r w:rsidR="00FA0B33">
        <w:rPr>
          <w:noProof/>
        </w:rPr>
        <w:t>8</w:t>
      </w:r>
      <w:r w:rsidR="00802AAB">
        <w:rPr>
          <w:noProof/>
        </w:rPr>
        <w:fldChar w:fldCharType="end"/>
      </w:r>
      <w:bookmarkEnd w:id="252"/>
      <w:proofErr w:type="gramStart"/>
      <w:r w:rsidR="00050287">
        <w:t>.</w:t>
      </w:r>
      <w:proofErr w:type="gramEnd"/>
      <w:r w:rsidR="00050287">
        <w:t xml:space="preserve"> </w:t>
      </w:r>
      <w:proofErr w:type="gramStart"/>
      <w:r w:rsidR="00050287">
        <w:t>Manufacturing process for</w:t>
      </w:r>
      <w:r>
        <w:t xml:space="preserve"> the IEAP</w:t>
      </w:r>
      <w:ins w:id="253" w:author="Indrek Must" w:date="2014-02-21T14:25:00Z">
        <w:r w:rsidR="008D60E2">
          <w:t>.</w:t>
        </w:r>
        <w:proofErr w:type="gramEnd"/>
        <w:r w:rsidR="008D60E2">
          <w:t xml:space="preserve"> </w:t>
        </w:r>
      </w:ins>
      <w:ins w:id="254" w:author="Indrek Must" w:date="2014-02-21T14:26:00Z">
        <w:r w:rsidR="008D60E2">
          <w:t>a</w:t>
        </w:r>
      </w:ins>
      <w:ins w:id="255" w:author="Indrek Must" w:date="2014-02-21T14:25:00Z">
        <w:r w:rsidR="008D60E2">
          <w:t>)</w:t>
        </w:r>
      </w:ins>
      <w:ins w:id="256" w:author="Indrek Must" w:date="2014-02-21T14:26:00Z">
        <w:r w:rsidR="008D60E2">
          <w:t xml:space="preserve"> Casting of the membrane; b) spray-application of the electrodes; c) </w:t>
        </w:r>
      </w:ins>
      <w:ins w:id="257" w:author="Indrek Must" w:date="2014-02-21T14:27:00Z">
        <w:r w:rsidR="008D60E2">
          <w:t>gluing</w:t>
        </w:r>
      </w:ins>
      <w:ins w:id="258" w:author="Indrek Must" w:date="2014-02-21T14:26:00Z">
        <w:r w:rsidR="008D60E2">
          <w:t xml:space="preserve"> of the current-collector</w:t>
        </w:r>
      </w:ins>
      <w:ins w:id="259" w:author="Indrek Must" w:date="2014-02-21T14:27:00Z">
        <w:r w:rsidR="008D60E2">
          <w:t xml:space="preserve"> to one side of the IEAP</w:t>
        </w:r>
      </w:ins>
      <w:ins w:id="260" w:author="Indrek Must" w:date="2014-02-21T14:26:00Z">
        <w:r w:rsidR="008D60E2">
          <w:t>; d)shape-programming; and e) attachment of the current collector to</w:t>
        </w:r>
      </w:ins>
      <w:ins w:id="261" w:author="Indrek Must" w:date="2014-02-21T14:28:00Z">
        <w:r w:rsidR="008D60E2">
          <w:t xml:space="preserve"> the opposite side of the IEAP.</w:t>
        </w:r>
      </w:ins>
    </w:p>
    <w:p w:rsidR="005D0F44" w:rsidRDefault="005D0F44">
      <w:pPr>
        <w:spacing w:line="276" w:lineRule="auto"/>
        <w:jc w:val="left"/>
        <w:rPr>
          <w:rFonts w:eastAsiaTheme="majorEastAsia" w:cstheme="majorBidi"/>
          <w:b/>
          <w:bCs/>
          <w:szCs w:val="26"/>
        </w:rPr>
      </w:pPr>
      <w:r>
        <w:br w:type="page"/>
      </w:r>
    </w:p>
    <w:p w:rsidR="005D0F44" w:rsidRDefault="005D0F44" w:rsidP="007B5F0C">
      <w:pPr>
        <w:pStyle w:val="Heading2"/>
      </w:pPr>
      <w:r>
        <w:lastRenderedPageBreak/>
        <w:t>Design of the robot</w:t>
      </w:r>
    </w:p>
    <w:p w:rsidR="005D0F44" w:rsidRDefault="005D0F44" w:rsidP="005D0F44">
      <w:pPr>
        <w:pStyle w:val="Heading3"/>
      </w:pPr>
      <w:r>
        <w:t>Control board</w:t>
      </w:r>
    </w:p>
    <w:p w:rsidR="005D0F44" w:rsidRDefault="005D0F44" w:rsidP="005D0F44">
      <w:r>
        <w:t>An ATTINY13A microprocessor by Atmel Corporation in a 10-pin 3×3×1.0 mm MLF package</w:t>
      </w:r>
      <w:ins w:id="262" w:author="Indrek Must" w:date="2014-02-21T14:37:00Z">
        <w:r w:rsidR="002152D8">
          <w:t xml:space="preserve"> (weight: 24</w:t>
        </w:r>
        <w:r w:rsidR="00974D09">
          <w:t xml:space="preserve"> mg)</w:t>
        </w:r>
      </w:ins>
      <w:r>
        <w:t xml:space="preserve"> was selected as the control unit. The two PWM outputs of the microcontroller were </w:t>
      </w:r>
      <w:ins w:id="263" w:author="Indrek Must" w:date="2014-02-21T10:38:00Z">
        <w:r w:rsidR="00AE4138">
          <w:t xml:space="preserve">directly </w:t>
        </w:r>
      </w:ins>
      <w:r>
        <w:t>connected to a DRV8837 H-bridge by Texas Instruments in a 2×2×0.8-mm WSON-8 package</w:t>
      </w:r>
      <w:ins w:id="264" w:author="Indrek Must" w:date="2014-02-21T14:36:00Z">
        <w:r w:rsidR="002152D8">
          <w:t xml:space="preserve"> (weight: 9</w:t>
        </w:r>
        <w:r w:rsidR="00974D09">
          <w:t xml:space="preserve"> mg)</w:t>
        </w:r>
      </w:ins>
      <w:r>
        <w:t xml:space="preserve"> for current amplification. </w:t>
      </w:r>
      <w:ins w:id="265" w:author="Indrek Must" w:date="2014-02-21T10:29:00Z">
        <w:r w:rsidR="000B1F3C">
          <w:t>A 10-</w:t>
        </w:r>
      </w:ins>
      <w:ins w:id="266" w:author="Indrek Must" w:date="2014-02-21T10:30:00Z">
        <w:r w:rsidR="000B1F3C">
          <w:rPr>
            <w:rFonts w:ascii="Symbol" w:hAnsi="Symbol"/>
          </w:rPr>
          <w:t></w:t>
        </w:r>
        <w:r w:rsidR="000B1F3C">
          <w:rPr>
            <w:rFonts w:cs="Times New Roman"/>
          </w:rPr>
          <w:t xml:space="preserve">F </w:t>
        </w:r>
      </w:ins>
      <w:ins w:id="267" w:author="Indrek Must" w:date="2014-02-21T10:32:00Z">
        <w:r w:rsidR="000B1F3C">
          <w:rPr>
            <w:rFonts w:cs="Times New Roman"/>
          </w:rPr>
          <w:t xml:space="preserve">ceramic multilayer </w:t>
        </w:r>
      </w:ins>
      <w:ins w:id="268" w:author="Indrek Must" w:date="2014-02-21T10:30:00Z">
        <w:r w:rsidR="000B1F3C">
          <w:rPr>
            <w:rFonts w:cs="Times New Roman"/>
          </w:rPr>
          <w:t xml:space="preserve">capacitor in a </w:t>
        </w:r>
      </w:ins>
      <w:ins w:id="269" w:author="Indrek Must" w:date="2014-02-21T10:36:00Z">
        <w:r w:rsidR="00AE4138">
          <w:rPr>
            <w:rFonts w:cs="Times New Roman"/>
          </w:rPr>
          <w:t>1</w:t>
        </w:r>
        <w:r w:rsidR="00AE4138">
          <w:t>×0.5×</w:t>
        </w:r>
      </w:ins>
      <w:ins w:id="270" w:author="Indrek Must" w:date="2014-02-21T10:37:00Z">
        <w:r w:rsidR="00AE4138">
          <w:t xml:space="preserve">0.5-mm </w:t>
        </w:r>
      </w:ins>
      <w:ins w:id="271" w:author="Indrek Must" w:date="2014-02-21T10:32:00Z">
        <w:r w:rsidR="000B1F3C">
          <w:rPr>
            <w:rFonts w:cs="Times New Roman"/>
          </w:rPr>
          <w:t>0402</w:t>
        </w:r>
      </w:ins>
      <w:ins w:id="272" w:author="Indrek Must" w:date="2014-02-21T10:30:00Z">
        <w:r w:rsidR="000B1F3C">
          <w:rPr>
            <w:rFonts w:cs="Times New Roman"/>
          </w:rPr>
          <w:t xml:space="preserve"> package </w:t>
        </w:r>
      </w:ins>
      <w:ins w:id="273" w:author="Indrek Must" w:date="2014-02-21T14:38:00Z">
        <w:r w:rsidR="00974D09">
          <w:rPr>
            <w:rFonts w:cs="Times New Roman"/>
          </w:rPr>
          <w:t xml:space="preserve">(weight: </w:t>
        </w:r>
      </w:ins>
      <w:ins w:id="274" w:author="Indrek Must" w:date="2014-02-21T15:06:00Z">
        <w:r w:rsidR="002152D8">
          <w:rPr>
            <w:rFonts w:cs="Times New Roman"/>
          </w:rPr>
          <w:t>3</w:t>
        </w:r>
      </w:ins>
      <w:ins w:id="275" w:author="Indrek Must" w:date="2014-02-21T14:38:00Z">
        <w:r w:rsidR="00974D09">
          <w:rPr>
            <w:rFonts w:cs="Times New Roman"/>
          </w:rPr>
          <w:t xml:space="preserve"> mg) </w:t>
        </w:r>
      </w:ins>
      <w:ins w:id="276" w:author="Indrek Must" w:date="2014-02-21T10:31:00Z">
        <w:r w:rsidR="000B1F3C">
          <w:rPr>
            <w:rFonts w:cs="Times New Roman"/>
          </w:rPr>
          <w:t xml:space="preserve">was used for levelling of the supply voltage. </w:t>
        </w:r>
      </w:ins>
      <w:r>
        <w:t xml:space="preserve">The outputs of the H-bridge were connected directly to the gold terminals for connecting to the IEAP. </w:t>
      </w:r>
      <w:ins w:id="277" w:author="Indrek Must" w:date="2014-02-21T14:38:00Z">
        <w:r w:rsidR="00974D09">
          <w:t xml:space="preserve">The </w:t>
        </w:r>
      </w:ins>
      <w:ins w:id="278" w:author="Indrek Must" w:date="2014-02-21T14:39:00Z">
        <w:r w:rsidR="00974D09">
          <w:t>0.4-mm</w:t>
        </w:r>
        <w:r w:rsidR="005B46A3">
          <w:t xml:space="preserve"> double-sided </w:t>
        </w:r>
      </w:ins>
      <w:ins w:id="279" w:author="Indrek Must" w:date="2014-02-21T14:38:00Z">
        <w:r w:rsidR="00974D09">
          <w:t xml:space="preserve">printed circuit board </w:t>
        </w:r>
      </w:ins>
      <w:r w:rsidR="005B46A3">
        <w:t>(</w:t>
      </w:r>
      <w:ins w:id="280" w:author="Indrek Must" w:date="2014-02-21T14:51:00Z">
        <w:r w:rsidR="00774623">
          <w:t>8</w:t>
        </w:r>
        <w:r w:rsidR="00774623" w:rsidRPr="00774623">
          <w:t>×</w:t>
        </w:r>
        <w:r w:rsidR="00774623">
          <w:t xml:space="preserve">12 mm; </w:t>
        </w:r>
      </w:ins>
      <w:r w:rsidR="00774623">
        <w:t>97 mg</w:t>
      </w:r>
      <w:ins w:id="281" w:author="Indrek Must" w:date="2014-02-21T14:50:00Z">
        <w:r w:rsidR="00774623">
          <w:t xml:space="preserve">) </w:t>
        </w:r>
      </w:ins>
      <w:ins w:id="282" w:author="Indrek Must" w:date="2014-02-21T14:38:00Z">
        <w:r w:rsidR="00974D09">
          <w:t xml:space="preserve">was manufactured by </w:t>
        </w:r>
      </w:ins>
      <w:ins w:id="283" w:author="Indrek Must" w:date="2014-02-21T14:40:00Z">
        <w:r w:rsidR="005B46A3" w:rsidRPr="005B46A3">
          <w:t xml:space="preserve">ITEAD Intelligent Systems </w:t>
        </w:r>
        <w:proofErr w:type="spellStart"/>
        <w:r w:rsidR="005B46A3" w:rsidRPr="005B46A3">
          <w:t>Co.Ltd</w:t>
        </w:r>
        <w:proofErr w:type="spellEnd"/>
        <w:r w:rsidR="005B46A3">
          <w:t>.</w:t>
        </w:r>
      </w:ins>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t>
      </w:r>
      <w:ins w:id="284" w:author="Indrek Must" w:date="2014-02-21T10:39:00Z">
        <w:r w:rsidR="00AE4138">
          <w:t>(</w:t>
        </w:r>
        <w:r w:rsidR="00AE4138" w:rsidRPr="00AE4138">
          <w:t>microflierradio.com</w:t>
        </w:r>
        <w:r w:rsidR="00AE4138">
          <w:t xml:space="preserve">) </w:t>
        </w:r>
      </w:ins>
      <w:r>
        <w:t xml:space="preserve">was chosen as a power supply. Small </w:t>
      </w:r>
      <w:ins w:id="285" w:author="Indrek Must" w:date="2014-02-21T10:40:00Z">
        <w:r w:rsidR="00AE4138">
          <w:t xml:space="preserve">cylindrical </w:t>
        </w:r>
      </w:ins>
      <w:r>
        <w:t xml:space="preserve">neodymium magnets </w:t>
      </w:r>
      <w:ins w:id="286" w:author="Indrek Must" w:date="2014-02-21T10:40:00Z">
        <w:r w:rsidR="00AE4138">
          <w:t>(0.5×1 mm</w:t>
        </w:r>
      </w:ins>
      <w:ins w:id="287" w:author="Indrek Must" w:date="2014-02-21T10:41:00Z">
        <w:r w:rsidR="00AE4138">
          <w:t xml:space="preserve">; </w:t>
        </w:r>
      </w:ins>
      <w:ins w:id="288" w:author="Indrek Must" w:date="2014-02-21T15:06:00Z">
        <w:r w:rsidR="002152D8">
          <w:t>3</w:t>
        </w:r>
      </w:ins>
      <w:ins w:id="289" w:author="Indrek Must" w:date="2014-02-21T10:41:00Z">
        <w:r w:rsidR="00AE4138">
          <w:t xml:space="preserve"> mg each</w:t>
        </w:r>
      </w:ins>
      <w:ins w:id="290" w:author="Indrek Must" w:date="2014-02-21T10:40:00Z">
        <w:r w:rsidR="00AE4138">
          <w:t xml:space="preserve">) </w:t>
        </w:r>
      </w:ins>
      <w:r>
        <w:t>were attached to the battery and the control board, so that the battery could be easily attached and detached. The magnets also prevented from connecting the battery with the opposite polarity.</w:t>
      </w:r>
      <w:ins w:id="291" w:author="Indrek Must" w:date="2014-02-21T10:41:00Z">
        <w:r w:rsidR="00AE4138">
          <w:t xml:space="preserve"> The magnets were first glued on the soldering pad of the </w:t>
        </w:r>
      </w:ins>
      <w:ins w:id="292" w:author="Indrek Must" w:date="2014-02-21T10:42:00Z">
        <w:r w:rsidR="00AE4138">
          <w:t xml:space="preserve">circuit board </w:t>
        </w:r>
      </w:ins>
      <w:ins w:id="293" w:author="Indrek Must" w:date="2014-02-21T14:34:00Z">
        <w:r w:rsidR="00974D09">
          <w:t xml:space="preserve">and the </w:t>
        </w:r>
        <w:proofErr w:type="spellStart"/>
        <w:r w:rsidR="00974D09">
          <w:t>LiPo</w:t>
        </w:r>
        <w:proofErr w:type="spellEnd"/>
        <w:r w:rsidR="00974D09">
          <w:t xml:space="preserve"> terminals </w:t>
        </w:r>
      </w:ins>
      <w:ins w:id="294" w:author="Indrek Must" w:date="2014-02-21T10:42:00Z">
        <w:r w:rsidR="00AE4138">
          <w:t xml:space="preserve">using a </w:t>
        </w:r>
      </w:ins>
      <w:ins w:id="295" w:author="Indrek Must" w:date="2014-02-21T10:43:00Z">
        <w:r w:rsidR="00AE4138">
          <w:t xml:space="preserve">drop of </w:t>
        </w:r>
      </w:ins>
      <w:ins w:id="296" w:author="Indrek Must" w:date="2014-02-21T10:42:00Z">
        <w:r w:rsidR="00AE4138">
          <w:t>silver-based conductive glue</w:t>
        </w:r>
      </w:ins>
      <w:ins w:id="297" w:author="Indrek Must" w:date="2014-02-21T10:49:00Z">
        <w:r w:rsidR="00B44BA3" w:rsidRPr="00B44BA3">
          <w:t xml:space="preserve"> </w:t>
        </w:r>
      </w:ins>
      <w:ins w:id="298" w:author="Indrek Must" w:date="2014-02-21T10:42:00Z">
        <w:r w:rsidR="00AE4138">
          <w:t>(</w:t>
        </w:r>
      </w:ins>
      <w:proofErr w:type="spellStart"/>
      <w:ins w:id="299" w:author="Indrek Must" w:date="2014-02-21T10:49:00Z">
        <w:r w:rsidR="00B44BA3" w:rsidRPr="00B44BA3">
          <w:t>Electon</w:t>
        </w:r>
        <w:proofErr w:type="spellEnd"/>
        <w:r w:rsidR="00B44BA3" w:rsidRPr="00B44BA3">
          <w:t xml:space="preserve"> 40AC</w:t>
        </w:r>
      </w:ins>
      <w:ins w:id="300" w:author="Indrek Must" w:date="2014-02-21T14:35:00Z">
        <w:r w:rsidR="00974D09">
          <w:t>;</w:t>
        </w:r>
      </w:ins>
      <w:ins w:id="301" w:author="Indrek Must" w:date="2014-02-21T10:49:00Z">
        <w:r w:rsidR="00B44BA3">
          <w:t xml:space="preserve"> </w:t>
        </w:r>
        <w:proofErr w:type="spellStart"/>
        <w:r w:rsidR="00AE4138" w:rsidRPr="00AE4138">
          <w:t>Amepox</w:t>
        </w:r>
        <w:proofErr w:type="spellEnd"/>
        <w:r w:rsidR="00AE4138" w:rsidRPr="00AE4138">
          <w:t xml:space="preserve"> Microelectronics</w:t>
        </w:r>
        <w:r w:rsidR="00B44BA3">
          <w:t>)</w:t>
        </w:r>
      </w:ins>
      <w:ins w:id="302" w:author="Indrek Must" w:date="2014-02-21T10:50:00Z">
        <w:r w:rsidR="00B44BA3">
          <w:t xml:space="preserve"> between the magnet and the </w:t>
        </w:r>
      </w:ins>
      <w:ins w:id="303" w:author="Indrek Must" w:date="2014-02-21T14:34:00Z">
        <w:r w:rsidR="00974D09">
          <w:t>substrate</w:t>
        </w:r>
      </w:ins>
      <w:ins w:id="304" w:author="Indrek Must" w:date="2014-02-21T10:49:00Z">
        <w:r w:rsidR="00B44BA3">
          <w:t xml:space="preserve">. Then </w:t>
        </w:r>
      </w:ins>
      <w:ins w:id="305" w:author="Indrek Must" w:date="2014-02-21T11:05:00Z">
        <w:r w:rsidR="0081683D">
          <w:t xml:space="preserve">a drop of </w:t>
        </w:r>
      </w:ins>
      <w:ins w:id="306" w:author="Indrek Must" w:date="2014-02-21T11:07:00Z">
        <w:r w:rsidR="0081683D">
          <w:t xml:space="preserve">non-conductive </w:t>
        </w:r>
      </w:ins>
      <w:ins w:id="307" w:author="Indrek Must" w:date="2014-02-21T11:05:00Z">
        <w:r w:rsidR="0081683D">
          <w:t xml:space="preserve">epoxy </w:t>
        </w:r>
      </w:ins>
      <w:ins w:id="308" w:author="Indrek Must" w:date="2014-02-21T14:35:00Z">
        <w:r w:rsidR="00974D09">
          <w:t>adhesive</w:t>
        </w:r>
      </w:ins>
      <w:ins w:id="309" w:author="Indrek Must" w:date="2014-02-21T11:05:00Z">
        <w:r w:rsidR="0081683D">
          <w:t xml:space="preserve"> was used </w:t>
        </w:r>
      </w:ins>
      <w:ins w:id="310" w:author="Indrek Must" w:date="2014-02-21T11:06:00Z">
        <w:r w:rsidR="0081683D">
          <w:t>to support the magnet</w:t>
        </w:r>
      </w:ins>
      <w:ins w:id="311" w:author="Indrek Must" w:date="2014-02-21T14:33:00Z">
        <w:r w:rsidR="00974D09">
          <w:t>s</w:t>
        </w:r>
      </w:ins>
      <w:ins w:id="312" w:author="Indrek Must" w:date="2014-02-21T11:06:00Z">
        <w:r w:rsidR="0081683D">
          <w:t xml:space="preserve"> from </w:t>
        </w:r>
      </w:ins>
      <w:ins w:id="313" w:author="Indrek Must" w:date="2014-02-21T14:33:00Z">
        <w:r w:rsidR="00974D09">
          <w:t>their</w:t>
        </w:r>
      </w:ins>
      <w:ins w:id="314" w:author="Indrek Must" w:date="2014-02-21T11:06:00Z">
        <w:r w:rsidR="0081683D">
          <w:t xml:space="preserve"> sides</w:t>
        </w:r>
      </w:ins>
      <w:ins w:id="315" w:author="Indrek Must" w:date="2014-02-21T11:07:00Z">
        <w:r w:rsidR="0081683D">
          <w:t>.</w:t>
        </w:r>
      </w:ins>
      <w:ins w:id="316" w:author="Indrek Must" w:date="2014-02-21T11:06:00Z">
        <w:r w:rsidR="0081683D">
          <w:t xml:space="preserve"> </w:t>
        </w:r>
      </w:ins>
    </w:p>
    <w:p w:rsidR="005D0F44" w:rsidRDefault="005D0F44" w:rsidP="005D0F44">
      <w:pPr>
        <w:pStyle w:val="Heading3"/>
      </w:pPr>
      <w:r>
        <w:t>Brakes</w:t>
      </w:r>
    </w:p>
    <w:p w:rsidR="005D0F44" w:rsidRDefault="005D0F44" w:rsidP="005D0F44">
      <w:r>
        <w:t xml:space="preserve">Directional locomotion was achieved by the use of miniature </w:t>
      </w:r>
      <w:del w:id="317" w:author="Indrek Must" w:date="2014-02-27T20:04:00Z">
        <w:r w:rsidDel="00B47A6E">
          <w:delText xml:space="preserve">brushes </w:delText>
        </w:r>
      </w:del>
      <w:ins w:id="318" w:author="Indrek Must" w:date="2014-02-27T20:04:00Z">
        <w:r w:rsidR="00B47A6E">
          <w:t>bristles</w:t>
        </w:r>
        <w:r w:rsidR="00B47A6E">
          <w:t xml:space="preserve"> </w:t>
        </w:r>
      </w:ins>
      <w:r>
        <w:t xml:space="preserve">placed under the robot and directed to an appropriate direction. The robot touches the ground only via the </w:t>
      </w:r>
      <w:del w:id="319" w:author="Indrek Must" w:date="2014-02-27T20:04:00Z">
        <w:r w:rsidDel="00B47A6E">
          <w:delText xml:space="preserve">brushes </w:delText>
        </w:r>
      </w:del>
      <w:ins w:id="320" w:author="Indrek Must" w:date="2014-02-27T20:04:00Z">
        <w:r w:rsidR="00B47A6E">
          <w:t>bristles</w:t>
        </w:r>
        <w:r w:rsidR="00B47A6E">
          <w:t xml:space="preserve"> </w:t>
        </w:r>
      </w:ins>
      <w:r>
        <w:t xml:space="preserve">at all times. By placing the robot on a surface with an appropriate roughness, the </w:t>
      </w:r>
      <w:del w:id="321" w:author="Indrek Must" w:date="2014-02-27T20:04:00Z">
        <w:r w:rsidDel="00B47A6E">
          <w:delText xml:space="preserve">brushes </w:delText>
        </w:r>
      </w:del>
      <w:ins w:id="322" w:author="Indrek Must" w:date="2014-02-27T20:04:00Z">
        <w:r w:rsidR="00B47A6E">
          <w:t>bristles</w:t>
        </w:r>
        <w:r w:rsidR="00B47A6E">
          <w:t xml:space="preserve"> </w:t>
        </w:r>
      </w:ins>
      <w:r>
        <w:t>act as a brake, blocking the sliding motion in one direction.</w:t>
      </w:r>
      <w:ins w:id="323" w:author="Indrek Must" w:date="2014-02-21T11:07:00Z">
        <w:r w:rsidR="0081683D">
          <w:t xml:space="preserve"> The miniature </w:t>
        </w:r>
      </w:ins>
      <w:ins w:id="324" w:author="Indrek Must" w:date="2014-02-27T20:04:00Z">
        <w:r w:rsidR="00B47A6E">
          <w:t>bristles</w:t>
        </w:r>
      </w:ins>
      <w:ins w:id="325" w:author="Indrek Must" w:date="2014-02-21T11:07:00Z">
        <w:r w:rsidR="0081683D">
          <w:t xml:space="preserve"> were prepared by lamination of suitably-chosen fibers between </w:t>
        </w:r>
      </w:ins>
      <w:ins w:id="326" w:author="Indrek Must" w:date="2014-02-21T11:15:00Z">
        <w:r w:rsidR="008E61DE">
          <w:t>p</w:t>
        </w:r>
        <w:r w:rsidR="0081683D" w:rsidRPr="0081683D">
          <w:t>olyethylene terephthalate</w:t>
        </w:r>
        <w:r w:rsidR="0081683D">
          <w:t>-aluminum laminate</w:t>
        </w:r>
        <w:r w:rsidR="008E61DE">
          <w:t xml:space="preserve"> foil</w:t>
        </w:r>
        <w:r w:rsidR="0081683D">
          <w:t>.</w:t>
        </w:r>
      </w:ins>
    </w:p>
    <w:p w:rsidR="005D0F44" w:rsidRDefault="005D0F44" w:rsidP="005D0F44">
      <w:pPr>
        <w:pStyle w:val="Heading3"/>
      </w:pPr>
      <w:r>
        <w:lastRenderedPageBreak/>
        <w:t>Clamping and terminals</w:t>
      </w:r>
    </w:p>
    <w:p w:rsidR="005D0F44" w:rsidRDefault="005D0F44" w:rsidP="008E61DE">
      <w:pPr>
        <w:rPr>
          <w:rFonts w:eastAsiaTheme="majorEastAsia" w:cstheme="majorBidi"/>
          <w:b/>
          <w:bCs/>
          <w:szCs w:val="26"/>
        </w:rPr>
      </w:pPr>
      <w:r>
        <w:t xml:space="preserve">The corrosive nature of the ionic liquid electrolyte demands for terminal materials of high electrochemical stability. </w:t>
      </w:r>
      <w:ins w:id="327" w:author="Indrek Must" w:date="2014-02-21T11:21:00Z">
        <w:r w:rsidR="008E61DE">
          <w:t xml:space="preserve">For </w:t>
        </w:r>
      </w:ins>
      <w:r>
        <w:t xml:space="preserve">this </w:t>
      </w:r>
      <w:ins w:id="328" w:author="Indrek Must" w:date="2014-02-21T11:21:00Z">
        <w:r w:rsidR="008E61DE">
          <w:t>reason</w:t>
        </w:r>
      </w:ins>
      <w:r>
        <w:t xml:space="preserve">, </w:t>
      </w:r>
      <w:ins w:id="329" w:author="Indrek Must" w:date="2014-02-21T15:06:00Z">
        <w:r w:rsidR="002152D8">
          <w:t xml:space="preserve">the </w:t>
        </w:r>
      </w:ins>
      <w:r>
        <w:t xml:space="preserve">terminals </w:t>
      </w:r>
      <w:ins w:id="330" w:author="Indrek Must" w:date="2014-02-21T15:06:00Z">
        <w:r w:rsidR="002152D8">
          <w:t xml:space="preserve">were </w:t>
        </w:r>
      </w:ins>
      <w:r>
        <w:t xml:space="preserve">made of solid gold sheet. Appropriate </w:t>
      </w:r>
      <w:ins w:id="331" w:author="Indrek Must" w:date="2014-02-21T11:22:00Z">
        <w:r w:rsidR="008E61DE">
          <w:t xml:space="preserve">contact </w:t>
        </w:r>
      </w:ins>
      <w:r>
        <w:t>pressure was achieved by clamp</w:t>
      </w:r>
      <w:ins w:id="332" w:author="Indrek Must" w:date="2014-02-21T11:21:00Z">
        <w:r w:rsidR="008E61DE">
          <w:t>s</w:t>
        </w:r>
      </w:ins>
      <w:r>
        <w:t xml:space="preserve"> made of balsa wood.</w:t>
      </w:r>
      <w:r>
        <w:br w:type="page"/>
      </w:r>
    </w:p>
    <w:p w:rsidR="005816A3" w:rsidRDefault="005816A3">
      <w:pPr>
        <w:spacing w:line="276" w:lineRule="auto"/>
        <w:jc w:val="left"/>
        <w:rPr>
          <w:rFonts w:eastAsiaTheme="majorEastAsia" w:cstheme="majorBidi"/>
          <w:b/>
          <w:bCs/>
          <w:szCs w:val="26"/>
        </w:rPr>
      </w:pPr>
      <w:r>
        <w:lastRenderedPageBreak/>
        <w:br w:type="page"/>
      </w:r>
    </w:p>
    <w:p w:rsidR="00DC0D70" w:rsidRDefault="005816A3" w:rsidP="00DC0D70">
      <w:pPr>
        <w:pStyle w:val="Heading2"/>
      </w:pPr>
      <w:r>
        <w:lastRenderedPageBreak/>
        <w:t>Calculation of apparent b</w:t>
      </w:r>
      <w:r w:rsidR="00DC0D70">
        <w:t>ending stiffness</w:t>
      </w:r>
    </w:p>
    <w:p w:rsidR="005816A3" w:rsidRDefault="00593146" w:rsidP="005816A3">
      <w:r>
        <w:rPr>
          <w:noProof/>
        </w:rPr>
        <w:drawing>
          <wp:inline distT="0" distB="0" distL="0" distR="0">
            <wp:extent cx="5972810" cy="45212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4521200"/>
                    </a:xfrm>
                    <a:prstGeom prst="rect">
                      <a:avLst/>
                    </a:prstGeom>
                  </pic:spPr>
                </pic:pic>
              </a:graphicData>
            </a:graphic>
          </wp:inline>
        </w:drawing>
      </w:r>
    </w:p>
    <w:p w:rsidR="005816A3" w:rsidRDefault="005816A3" w:rsidP="005816A3">
      <w:pPr>
        <w:pStyle w:val="Caption"/>
      </w:pPr>
      <w:bookmarkStart w:id="333" w:name="_Ref380070219"/>
      <w:proofErr w:type="gramStart"/>
      <w:r>
        <w:t xml:space="preserve">Figure </w:t>
      </w:r>
      <w:proofErr w:type="gramEnd"/>
      <w:r w:rsidR="00802AAB">
        <w:fldChar w:fldCharType="begin"/>
      </w:r>
      <w:r w:rsidR="00802AAB">
        <w:instrText xml:space="preserve"> SEQ Figure \* ARABIC </w:instrText>
      </w:r>
      <w:r w:rsidR="00802AAB">
        <w:fldChar w:fldCharType="separate"/>
      </w:r>
      <w:r w:rsidR="00FA0B33">
        <w:rPr>
          <w:noProof/>
        </w:rPr>
        <w:t>9</w:t>
      </w:r>
      <w:r w:rsidR="00802AAB">
        <w:rPr>
          <w:noProof/>
        </w:rPr>
        <w:fldChar w:fldCharType="end"/>
      </w:r>
      <w:bookmarkEnd w:id="333"/>
      <w:proofErr w:type="gramStart"/>
      <w:ins w:id="334" w:author="Indrek Must" w:date="2014-02-21T14:30:00Z">
        <w:r w:rsidR="00853D7E">
          <w:rPr>
            <w:noProof/>
          </w:rPr>
          <w:t>.</w:t>
        </w:r>
        <w:proofErr w:type="gramEnd"/>
        <w:r w:rsidR="00853D7E">
          <w:rPr>
            <w:noProof/>
          </w:rPr>
          <w:t xml:space="preserve"> The transient courses for a) electric current and b) blocking force and bending curvature at a sinusoidal input voltage at the frequency of 16 mHz. </w:t>
        </w:r>
      </w:ins>
      <w:ins w:id="335" w:author="Indrek Must" w:date="2014-02-21T14:31:00Z">
        <w:r w:rsidR="00853D7E">
          <w:rPr>
            <w:noProof/>
          </w:rPr>
          <w:t>c</w:t>
        </w:r>
      </w:ins>
      <w:ins w:id="336" w:author="Indrek Must" w:date="2014-02-21T14:30:00Z">
        <w:r w:rsidR="00853D7E">
          <w:rPr>
            <w:noProof/>
          </w:rPr>
          <w:t>) The</w:t>
        </w:r>
      </w:ins>
      <w:ins w:id="337" w:author="Indrek Must" w:date="2014-02-21T14:31:00Z">
        <w:r w:rsidR="00853D7E">
          <w:rPr>
            <w:noProof/>
          </w:rPr>
          <w:t xml:space="preserve"> phase shifts between electric charge, curvature, and blocking force </w:t>
        </w:r>
      </w:ins>
      <w:ins w:id="338" w:author="Indrek Must" w:date="2014-02-21T14:32:00Z">
        <w:r w:rsidR="00853D7E">
          <w:rPr>
            <w:noProof/>
          </w:rPr>
          <w:t xml:space="preserve">result in </w:t>
        </w:r>
      </w:ins>
      <w:ins w:id="339" w:author="Indrek Must" w:date="2014-02-21T14:31:00Z">
        <w:r w:rsidR="00853D7E">
          <w:rPr>
            <w:noProof/>
          </w:rPr>
          <w:t>t</w:t>
        </w:r>
      </w:ins>
      <w:ins w:id="340" w:author="Indrek Must" w:date="2014-02-21T14:32:00Z">
        <w:r w:rsidR="00853D7E">
          <w:rPr>
            <w:noProof/>
          </w:rPr>
          <w:t>he change in the</w:t>
        </w:r>
      </w:ins>
      <w:ins w:id="341" w:author="Indrek Must" w:date="2014-02-21T14:31:00Z">
        <w:r w:rsidR="00853D7E">
          <w:rPr>
            <w:noProof/>
          </w:rPr>
          <w:t xml:space="preserve"> apparent bending modulus.</w:t>
        </w:r>
      </w:ins>
      <w:ins w:id="342" w:author="Indrek Must" w:date="2014-02-21T14:30:00Z">
        <w:r w:rsidR="00853D7E">
          <w:rPr>
            <w:noProof/>
          </w:rPr>
          <w:t xml:space="preserve"> </w:t>
        </w:r>
      </w:ins>
    </w:p>
    <w:p w:rsidR="005816A3" w:rsidRDefault="005816A3" w:rsidP="00DC0D70">
      <w:r>
        <w:fldChar w:fldCharType="begin"/>
      </w:r>
      <w:r>
        <w:instrText xml:space="preserve"> REF _Ref380070219 \h </w:instrText>
      </w:r>
      <w:r>
        <w:fldChar w:fldCharType="separate"/>
      </w:r>
      <w:r w:rsidR="00FA0B33">
        <w:t xml:space="preserve">Figure </w:t>
      </w:r>
      <w:r w:rsidR="00FA0B33">
        <w:rPr>
          <w:noProof/>
        </w:rPr>
        <w:t>9</w:t>
      </w:r>
      <w:r>
        <w:fldChar w:fldCharType="end"/>
      </w:r>
      <w:r>
        <w:t xml:space="preserve">a gives a typical transient course for electric current in response to sinusoidal input voltage. At voltage amplitude of 3 V, the electric current increased up to 130 mA. </w:t>
      </w:r>
      <w:r>
        <w:fldChar w:fldCharType="begin"/>
      </w:r>
      <w:r>
        <w:instrText xml:space="preserve"> REF _Ref380070219 \h </w:instrText>
      </w:r>
      <w:r>
        <w:fldChar w:fldCharType="separate"/>
      </w:r>
      <w:r w:rsidR="00FA0B33">
        <w:t xml:space="preserve">Figure </w:t>
      </w:r>
      <w:r w:rsidR="00FA0B33">
        <w:rPr>
          <w:noProof/>
        </w:rPr>
        <w:t>9</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If the IEAP is constrained from bending during the measurement of blocking force, the laminate can be looked as a spring with its initial curvature changed by an electrical input signal.  </w:t>
      </w:r>
    </w:p>
    <w:p w:rsidR="00DC0D70" w:rsidRDefault="005816A3" w:rsidP="00DC0D70">
      <w:pPr>
        <w:rPr>
          <w:rFonts w:cs="Times New Roman"/>
        </w:rPr>
      </w:pPr>
      <w:r>
        <w:fldChar w:fldCharType="begin"/>
      </w:r>
      <w:r>
        <w:instrText xml:space="preserve"> REF _Ref380070219 \h </w:instrText>
      </w:r>
      <w:r>
        <w:fldChar w:fldCharType="separate"/>
      </w:r>
      <w:r w:rsidR="00FA0B33">
        <w:t xml:space="preserve">Figure </w:t>
      </w:r>
      <w:r w:rsidR="00FA0B33">
        <w:rPr>
          <w:noProof/>
        </w:rPr>
        <w:t>9</w:t>
      </w:r>
      <w:r>
        <w:fldChar w:fldCharType="end"/>
      </w:r>
      <w:r>
        <w:t>c</w:t>
      </w:r>
      <w:r w:rsidR="00DC0D70">
        <w:t xml:space="preserve"> gives phase differences for curvature and force in relation to input charge. As the electric charge is an integral of the input current, the phase of charge, </w:t>
      </w:r>
      <w:proofErr w:type="spellStart"/>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was determined by </w:t>
      </w:r>
      <w:r w:rsidR="00DC0D70">
        <w:lastRenderedPageBreak/>
        <w:t>shifting the phase of electric current by 90</w:t>
      </w:r>
      <w:r w:rsidR="00DC0D70">
        <w:rPr>
          <w:rFonts w:cs="Times New Roman"/>
        </w:rPr>
        <w:t>º</w:t>
      </w:r>
      <w:r w:rsidR="00DC0D70">
        <w:t xml:space="preserve">. At 3 V input voltage, the phase of force leads charge (expressed as </w:t>
      </w:r>
      <w:proofErr w:type="spellStart"/>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by 42</w:t>
      </w:r>
      <w:r w:rsidR="00DC0D70">
        <w:rPr>
          <w:rFonts w:cs="Times New Roman"/>
        </w:rPr>
        <w:t>º</w:t>
      </w:r>
      <w:r w:rsidR="00DC0D70">
        <w:t xml:space="preserve">, while the phase of blocking force (expressed as </w:t>
      </w:r>
      <w:proofErr w:type="spellStart"/>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FA0B33">
        <w:t xml:space="preserve">Figure </w:t>
      </w:r>
      <w:r w:rsidR="00FA0B33">
        <w:rPr>
          <w:noProof/>
        </w:rPr>
        <w:t>6</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FA0B33">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rsidR="00FA0B33">
        <w:t xml:space="preserve">Figure </w:t>
      </w:r>
      <w:r w:rsidR="00FA0B33">
        <w:rPr>
          <w:noProof/>
        </w:rPr>
        <w:t>9</w:t>
      </w:r>
      <w:r>
        <w:fldChar w:fldCharType="end"/>
      </w:r>
      <w:r>
        <w:t xml:space="preserve">c. </w:t>
      </w:r>
    </w:p>
    <w:p w:rsidR="005D0F44" w:rsidRDefault="005D0F44">
      <w:pPr>
        <w:spacing w:line="276" w:lineRule="auto"/>
        <w:jc w:val="left"/>
        <w:rPr>
          <w:rFonts w:eastAsiaTheme="majorEastAsia" w:cstheme="majorBidi"/>
          <w:b/>
          <w:bCs/>
          <w:szCs w:val="26"/>
        </w:rPr>
      </w:pPr>
    </w:p>
    <w:sectPr w:rsidR="005D0F44">
      <w:footerReference w:type="default" r:id="rId20"/>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Andres Punning" w:date="2014-02-27T10:28:00Z" w:initials="Punn">
    <w:p w:rsidR="00802AAB" w:rsidRDefault="00802AAB">
      <w:pPr>
        <w:pStyle w:val="CommentText"/>
      </w:pPr>
      <w:r>
        <w:rPr>
          <w:rStyle w:val="CommentReference"/>
        </w:rPr>
        <w:annotationRef/>
      </w:r>
      <w:proofErr w:type="spellStart"/>
      <w:r>
        <w:t>Mul</w:t>
      </w:r>
      <w:proofErr w:type="spellEnd"/>
      <w:r>
        <w:t xml:space="preserve"> on SEM </w:t>
      </w:r>
      <w:proofErr w:type="spellStart"/>
      <w:r>
        <w:t>pilte</w:t>
      </w:r>
      <w:proofErr w:type="spellEnd"/>
      <w:r>
        <w:t xml:space="preserve"> palju</w:t>
      </w:r>
    </w:p>
  </w:comment>
  <w:comment w:id="40" w:author="Indrek Must" w:date="2014-02-27T20:30:00Z" w:initials="IM">
    <w:p w:rsidR="00C82FC2" w:rsidRDefault="00C82FC2">
      <w:pPr>
        <w:pStyle w:val="CommentText"/>
      </w:pPr>
      <w:r>
        <w:rPr>
          <w:rStyle w:val="CommentReference"/>
        </w:rPr>
        <w:annotationRef/>
      </w:r>
      <w:proofErr w:type="gramStart"/>
      <w:r>
        <w:t>current</w:t>
      </w:r>
      <w:proofErr w:type="gramEnd"/>
      <w:r>
        <w:t xml:space="preserve"> collector on </w:t>
      </w:r>
      <w:proofErr w:type="spellStart"/>
      <w:r>
        <w:t>minu</w:t>
      </w:r>
      <w:proofErr w:type="spellEnd"/>
      <w:r>
        <w:t xml:space="preserve"> </w:t>
      </w:r>
      <w:proofErr w:type="spellStart"/>
      <w:r>
        <w:t>meelest</w:t>
      </w:r>
      <w:proofErr w:type="spellEnd"/>
      <w:r>
        <w:t xml:space="preserve"> </w:t>
      </w:r>
      <w:proofErr w:type="spellStart"/>
      <w:r>
        <w:t>üsna</w:t>
      </w:r>
      <w:proofErr w:type="spellEnd"/>
      <w:r>
        <w:t xml:space="preserve"> </w:t>
      </w:r>
      <w:proofErr w:type="spellStart"/>
      <w:r>
        <w:t>juurdunud</w:t>
      </w:r>
      <w:proofErr w:type="spellEnd"/>
      <w:r>
        <w:t xml:space="preserve"> </w:t>
      </w:r>
      <w:proofErr w:type="spellStart"/>
      <w:r>
        <w:t>termin</w:t>
      </w:r>
      <w:proofErr w:type="spellEnd"/>
    </w:p>
  </w:comment>
  <w:comment w:id="57" w:author="Andres Punning" w:date="2014-02-27T19:57:00Z" w:initials="Punn">
    <w:p w:rsidR="00B47A6E" w:rsidRDefault="00B47A6E" w:rsidP="00B47A6E">
      <w:pPr>
        <w:pStyle w:val="CommentText"/>
      </w:pPr>
      <w:r>
        <w:rPr>
          <w:rStyle w:val="CommentReference"/>
        </w:rPr>
        <w:annotationRef/>
      </w:r>
      <w:proofErr w:type="spellStart"/>
      <w:r>
        <w:t>Kas</w:t>
      </w:r>
      <w:proofErr w:type="spellEnd"/>
      <w:r>
        <w:t xml:space="preserve"> see on </w:t>
      </w:r>
      <w:proofErr w:type="spellStart"/>
      <w:r>
        <w:t>sinu</w:t>
      </w:r>
      <w:proofErr w:type="spellEnd"/>
      <w:r>
        <w:t xml:space="preserve"> enda väljamõeldud term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23FD" w:rsidRDefault="006C23FD" w:rsidP="003A403E">
      <w:pPr>
        <w:spacing w:after="0"/>
      </w:pPr>
      <w:r>
        <w:separator/>
      </w:r>
    </w:p>
  </w:endnote>
  <w:endnote w:type="continuationSeparator" w:id="0">
    <w:p w:rsidR="006C23FD" w:rsidRDefault="006C23FD" w:rsidP="003A40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802AAB" w:rsidRDefault="00802AAB">
        <w:pPr>
          <w:pStyle w:val="Footer"/>
          <w:jc w:val="center"/>
        </w:pPr>
        <w:r>
          <w:fldChar w:fldCharType="begin"/>
        </w:r>
        <w:r>
          <w:instrText xml:space="preserve"> PAGE   \* MERGEFORMAT </w:instrText>
        </w:r>
        <w:r>
          <w:fldChar w:fldCharType="separate"/>
        </w:r>
        <w:r w:rsidR="00FF7F36">
          <w:rPr>
            <w:noProof/>
          </w:rPr>
          <w:t>2</w:t>
        </w:r>
        <w:r>
          <w:rPr>
            <w:noProof/>
          </w:rPr>
          <w:fldChar w:fldCharType="end"/>
        </w:r>
      </w:p>
    </w:sdtContent>
  </w:sdt>
  <w:p w:rsidR="00802AAB" w:rsidRDefault="00802A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23FD" w:rsidRDefault="006C23FD" w:rsidP="003A403E">
      <w:pPr>
        <w:spacing w:after="0"/>
      </w:pPr>
      <w:r>
        <w:separator/>
      </w:r>
    </w:p>
  </w:footnote>
  <w:footnote w:type="continuationSeparator" w:id="0">
    <w:p w:rsidR="006C23FD" w:rsidRDefault="006C23FD" w:rsidP="003A403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752"/>
    <w:rsid w:val="00013DA1"/>
    <w:rsid w:val="0001659F"/>
    <w:rsid w:val="00025B5F"/>
    <w:rsid w:val="00036B1D"/>
    <w:rsid w:val="00050287"/>
    <w:rsid w:val="000543AD"/>
    <w:rsid w:val="00057367"/>
    <w:rsid w:val="00061D91"/>
    <w:rsid w:val="00071505"/>
    <w:rsid w:val="000743A1"/>
    <w:rsid w:val="00074DE1"/>
    <w:rsid w:val="000756A9"/>
    <w:rsid w:val="00076C34"/>
    <w:rsid w:val="00093A9D"/>
    <w:rsid w:val="00094840"/>
    <w:rsid w:val="00094FCD"/>
    <w:rsid w:val="00097002"/>
    <w:rsid w:val="000B1F3C"/>
    <w:rsid w:val="000B3A91"/>
    <w:rsid w:val="000B762B"/>
    <w:rsid w:val="000D4993"/>
    <w:rsid w:val="000D6291"/>
    <w:rsid w:val="000E00E7"/>
    <w:rsid w:val="000E2EEA"/>
    <w:rsid w:val="000E76DC"/>
    <w:rsid w:val="000F007A"/>
    <w:rsid w:val="000F0A41"/>
    <w:rsid w:val="000F7CEC"/>
    <w:rsid w:val="001054D3"/>
    <w:rsid w:val="001061CA"/>
    <w:rsid w:val="00112335"/>
    <w:rsid w:val="001216F3"/>
    <w:rsid w:val="00132B65"/>
    <w:rsid w:val="001357A4"/>
    <w:rsid w:val="001411D1"/>
    <w:rsid w:val="001563E1"/>
    <w:rsid w:val="00156694"/>
    <w:rsid w:val="001621F2"/>
    <w:rsid w:val="0016418C"/>
    <w:rsid w:val="00165CAC"/>
    <w:rsid w:val="001717E0"/>
    <w:rsid w:val="001739F3"/>
    <w:rsid w:val="001823FD"/>
    <w:rsid w:val="00184A74"/>
    <w:rsid w:val="00194E14"/>
    <w:rsid w:val="00196A62"/>
    <w:rsid w:val="001A7C84"/>
    <w:rsid w:val="001D7347"/>
    <w:rsid w:val="001E186F"/>
    <w:rsid w:val="001F0ECC"/>
    <w:rsid w:val="001F40F5"/>
    <w:rsid w:val="001F4711"/>
    <w:rsid w:val="001F6472"/>
    <w:rsid w:val="00202A92"/>
    <w:rsid w:val="00205FE7"/>
    <w:rsid w:val="0021450D"/>
    <w:rsid w:val="00214690"/>
    <w:rsid w:val="002152D8"/>
    <w:rsid w:val="00220C68"/>
    <w:rsid w:val="002226B2"/>
    <w:rsid w:val="0023117E"/>
    <w:rsid w:val="00234ED8"/>
    <w:rsid w:val="00240BBB"/>
    <w:rsid w:val="00241F35"/>
    <w:rsid w:val="002528FE"/>
    <w:rsid w:val="00271CB9"/>
    <w:rsid w:val="00272F8C"/>
    <w:rsid w:val="0027679C"/>
    <w:rsid w:val="00287D60"/>
    <w:rsid w:val="00291858"/>
    <w:rsid w:val="00295292"/>
    <w:rsid w:val="002974C4"/>
    <w:rsid w:val="002B1C35"/>
    <w:rsid w:val="002B3987"/>
    <w:rsid w:val="002B5315"/>
    <w:rsid w:val="002C1F1D"/>
    <w:rsid w:val="002D2640"/>
    <w:rsid w:val="002D3FF3"/>
    <w:rsid w:val="002E1DFD"/>
    <w:rsid w:val="002E3005"/>
    <w:rsid w:val="002E76DC"/>
    <w:rsid w:val="002F0A79"/>
    <w:rsid w:val="002F27CB"/>
    <w:rsid w:val="0033337F"/>
    <w:rsid w:val="00337F4B"/>
    <w:rsid w:val="00340903"/>
    <w:rsid w:val="0034453A"/>
    <w:rsid w:val="00354476"/>
    <w:rsid w:val="003616CB"/>
    <w:rsid w:val="00363A3E"/>
    <w:rsid w:val="003952AB"/>
    <w:rsid w:val="003A1DF5"/>
    <w:rsid w:val="003A403E"/>
    <w:rsid w:val="003C3840"/>
    <w:rsid w:val="003C695D"/>
    <w:rsid w:val="003D7622"/>
    <w:rsid w:val="003F5213"/>
    <w:rsid w:val="003F5856"/>
    <w:rsid w:val="00410B9D"/>
    <w:rsid w:val="004110D7"/>
    <w:rsid w:val="0042133B"/>
    <w:rsid w:val="00424245"/>
    <w:rsid w:val="00425C4B"/>
    <w:rsid w:val="00433B3F"/>
    <w:rsid w:val="00444D4D"/>
    <w:rsid w:val="004500FA"/>
    <w:rsid w:val="004645AB"/>
    <w:rsid w:val="00467B74"/>
    <w:rsid w:val="004731A2"/>
    <w:rsid w:val="004749CD"/>
    <w:rsid w:val="00474AB1"/>
    <w:rsid w:val="00480C05"/>
    <w:rsid w:val="00482A23"/>
    <w:rsid w:val="00496472"/>
    <w:rsid w:val="004A515C"/>
    <w:rsid w:val="004A542D"/>
    <w:rsid w:val="004C11FF"/>
    <w:rsid w:val="004C4626"/>
    <w:rsid w:val="004C6112"/>
    <w:rsid w:val="004D38D5"/>
    <w:rsid w:val="004E051D"/>
    <w:rsid w:val="004E5027"/>
    <w:rsid w:val="004E6522"/>
    <w:rsid w:val="004F3D22"/>
    <w:rsid w:val="004F6640"/>
    <w:rsid w:val="004F7A17"/>
    <w:rsid w:val="005075A7"/>
    <w:rsid w:val="0051539D"/>
    <w:rsid w:val="00517B53"/>
    <w:rsid w:val="00520256"/>
    <w:rsid w:val="005339AD"/>
    <w:rsid w:val="005344FA"/>
    <w:rsid w:val="0053677D"/>
    <w:rsid w:val="0056082F"/>
    <w:rsid w:val="00564644"/>
    <w:rsid w:val="005704CF"/>
    <w:rsid w:val="005816A3"/>
    <w:rsid w:val="0058638C"/>
    <w:rsid w:val="00590DFD"/>
    <w:rsid w:val="00592A84"/>
    <w:rsid w:val="00593146"/>
    <w:rsid w:val="00593F20"/>
    <w:rsid w:val="00596A87"/>
    <w:rsid w:val="005B46A3"/>
    <w:rsid w:val="005C0414"/>
    <w:rsid w:val="005D0F44"/>
    <w:rsid w:val="005E51DD"/>
    <w:rsid w:val="005F3D30"/>
    <w:rsid w:val="005F6449"/>
    <w:rsid w:val="0060357E"/>
    <w:rsid w:val="00613C03"/>
    <w:rsid w:val="00613D0E"/>
    <w:rsid w:val="00617378"/>
    <w:rsid w:val="00617E1B"/>
    <w:rsid w:val="006207D8"/>
    <w:rsid w:val="0062404D"/>
    <w:rsid w:val="0062467A"/>
    <w:rsid w:val="00627C5A"/>
    <w:rsid w:val="00634044"/>
    <w:rsid w:val="00637B71"/>
    <w:rsid w:val="00637E84"/>
    <w:rsid w:val="006466FE"/>
    <w:rsid w:val="00651B05"/>
    <w:rsid w:val="00654EAC"/>
    <w:rsid w:val="00664550"/>
    <w:rsid w:val="00670392"/>
    <w:rsid w:val="0067591C"/>
    <w:rsid w:val="00683A8A"/>
    <w:rsid w:val="006935C6"/>
    <w:rsid w:val="00697073"/>
    <w:rsid w:val="006B2DA2"/>
    <w:rsid w:val="006C23FD"/>
    <w:rsid w:val="006E1304"/>
    <w:rsid w:val="006F4A5A"/>
    <w:rsid w:val="006F4AC1"/>
    <w:rsid w:val="006F784C"/>
    <w:rsid w:val="00702714"/>
    <w:rsid w:val="00707D83"/>
    <w:rsid w:val="00711E0D"/>
    <w:rsid w:val="00722800"/>
    <w:rsid w:val="00726700"/>
    <w:rsid w:val="0073073F"/>
    <w:rsid w:val="00735E15"/>
    <w:rsid w:val="00736E29"/>
    <w:rsid w:val="00743830"/>
    <w:rsid w:val="007527EF"/>
    <w:rsid w:val="00752961"/>
    <w:rsid w:val="00756E4F"/>
    <w:rsid w:val="00762D9F"/>
    <w:rsid w:val="007637A7"/>
    <w:rsid w:val="00774623"/>
    <w:rsid w:val="007827E6"/>
    <w:rsid w:val="00782E37"/>
    <w:rsid w:val="00786843"/>
    <w:rsid w:val="007B5F0C"/>
    <w:rsid w:val="007D0BF7"/>
    <w:rsid w:val="007E4389"/>
    <w:rsid w:val="007E4749"/>
    <w:rsid w:val="007E7B55"/>
    <w:rsid w:val="00802AAB"/>
    <w:rsid w:val="00806BC7"/>
    <w:rsid w:val="00811767"/>
    <w:rsid w:val="00812F41"/>
    <w:rsid w:val="0081683D"/>
    <w:rsid w:val="00817A95"/>
    <w:rsid w:val="00825281"/>
    <w:rsid w:val="00825AA9"/>
    <w:rsid w:val="00831978"/>
    <w:rsid w:val="00836041"/>
    <w:rsid w:val="00853D7E"/>
    <w:rsid w:val="00863C2D"/>
    <w:rsid w:val="00864D06"/>
    <w:rsid w:val="00877B83"/>
    <w:rsid w:val="00880565"/>
    <w:rsid w:val="0088058D"/>
    <w:rsid w:val="00882B2E"/>
    <w:rsid w:val="00890D6C"/>
    <w:rsid w:val="00892176"/>
    <w:rsid w:val="00894595"/>
    <w:rsid w:val="00895F67"/>
    <w:rsid w:val="008A020F"/>
    <w:rsid w:val="008A4A1C"/>
    <w:rsid w:val="008B4F6C"/>
    <w:rsid w:val="008D2CE4"/>
    <w:rsid w:val="008D60E2"/>
    <w:rsid w:val="008D7721"/>
    <w:rsid w:val="008E4780"/>
    <w:rsid w:val="008E61DE"/>
    <w:rsid w:val="008E7D2E"/>
    <w:rsid w:val="00925C8D"/>
    <w:rsid w:val="009345FC"/>
    <w:rsid w:val="0094020A"/>
    <w:rsid w:val="00944EA4"/>
    <w:rsid w:val="00950787"/>
    <w:rsid w:val="00954D1F"/>
    <w:rsid w:val="009612FC"/>
    <w:rsid w:val="00972D39"/>
    <w:rsid w:val="00974D09"/>
    <w:rsid w:val="00975FBA"/>
    <w:rsid w:val="009817D3"/>
    <w:rsid w:val="00984CD2"/>
    <w:rsid w:val="009A7422"/>
    <w:rsid w:val="009B62AE"/>
    <w:rsid w:val="009C3078"/>
    <w:rsid w:val="009C33BD"/>
    <w:rsid w:val="009C38EA"/>
    <w:rsid w:val="009C6DF2"/>
    <w:rsid w:val="009D340A"/>
    <w:rsid w:val="009D3BB4"/>
    <w:rsid w:val="009E31DE"/>
    <w:rsid w:val="009E5F8D"/>
    <w:rsid w:val="009F40A6"/>
    <w:rsid w:val="00A102D0"/>
    <w:rsid w:val="00A11B8A"/>
    <w:rsid w:val="00A11E02"/>
    <w:rsid w:val="00A175E2"/>
    <w:rsid w:val="00A2679A"/>
    <w:rsid w:val="00A27B69"/>
    <w:rsid w:val="00A3329F"/>
    <w:rsid w:val="00A36AAA"/>
    <w:rsid w:val="00A543F7"/>
    <w:rsid w:val="00A613AE"/>
    <w:rsid w:val="00A615AB"/>
    <w:rsid w:val="00A62F0E"/>
    <w:rsid w:val="00A7329B"/>
    <w:rsid w:val="00A74F28"/>
    <w:rsid w:val="00A936F7"/>
    <w:rsid w:val="00A94DB2"/>
    <w:rsid w:val="00A97FAE"/>
    <w:rsid w:val="00AA454C"/>
    <w:rsid w:val="00AA5A64"/>
    <w:rsid w:val="00AA6676"/>
    <w:rsid w:val="00AB0248"/>
    <w:rsid w:val="00AB43F7"/>
    <w:rsid w:val="00AC2F6F"/>
    <w:rsid w:val="00AD4530"/>
    <w:rsid w:val="00AE356D"/>
    <w:rsid w:val="00AE4138"/>
    <w:rsid w:val="00B1092A"/>
    <w:rsid w:val="00B21799"/>
    <w:rsid w:val="00B2287B"/>
    <w:rsid w:val="00B26958"/>
    <w:rsid w:val="00B33E3E"/>
    <w:rsid w:val="00B43956"/>
    <w:rsid w:val="00B44BA3"/>
    <w:rsid w:val="00B47296"/>
    <w:rsid w:val="00B47A6E"/>
    <w:rsid w:val="00B54DB8"/>
    <w:rsid w:val="00B55D77"/>
    <w:rsid w:val="00B71C25"/>
    <w:rsid w:val="00B75BD0"/>
    <w:rsid w:val="00B94999"/>
    <w:rsid w:val="00B96488"/>
    <w:rsid w:val="00BA26C6"/>
    <w:rsid w:val="00BA7566"/>
    <w:rsid w:val="00BA7908"/>
    <w:rsid w:val="00BC5910"/>
    <w:rsid w:val="00BD10B9"/>
    <w:rsid w:val="00BD2AD0"/>
    <w:rsid w:val="00BD404A"/>
    <w:rsid w:val="00BD439A"/>
    <w:rsid w:val="00BE3687"/>
    <w:rsid w:val="00BE7747"/>
    <w:rsid w:val="00BF2708"/>
    <w:rsid w:val="00BF372C"/>
    <w:rsid w:val="00C001B6"/>
    <w:rsid w:val="00C02664"/>
    <w:rsid w:val="00C1684D"/>
    <w:rsid w:val="00C208E2"/>
    <w:rsid w:val="00C20C89"/>
    <w:rsid w:val="00C221F6"/>
    <w:rsid w:val="00C36435"/>
    <w:rsid w:val="00C57920"/>
    <w:rsid w:val="00C61B86"/>
    <w:rsid w:val="00C65164"/>
    <w:rsid w:val="00C66A25"/>
    <w:rsid w:val="00C729AE"/>
    <w:rsid w:val="00C77394"/>
    <w:rsid w:val="00C82FC2"/>
    <w:rsid w:val="00C8673F"/>
    <w:rsid w:val="00C91E94"/>
    <w:rsid w:val="00C96C50"/>
    <w:rsid w:val="00CA404A"/>
    <w:rsid w:val="00CA582B"/>
    <w:rsid w:val="00CA789B"/>
    <w:rsid w:val="00CA78F2"/>
    <w:rsid w:val="00CD71F1"/>
    <w:rsid w:val="00CD7643"/>
    <w:rsid w:val="00CE3383"/>
    <w:rsid w:val="00CE4483"/>
    <w:rsid w:val="00CE59D2"/>
    <w:rsid w:val="00D03CC4"/>
    <w:rsid w:val="00D043FB"/>
    <w:rsid w:val="00D06B3D"/>
    <w:rsid w:val="00D078B9"/>
    <w:rsid w:val="00D14C95"/>
    <w:rsid w:val="00D15FA7"/>
    <w:rsid w:val="00D4134D"/>
    <w:rsid w:val="00D473C9"/>
    <w:rsid w:val="00D72E9A"/>
    <w:rsid w:val="00D775D4"/>
    <w:rsid w:val="00D83F68"/>
    <w:rsid w:val="00D8499A"/>
    <w:rsid w:val="00D9434C"/>
    <w:rsid w:val="00DA069B"/>
    <w:rsid w:val="00DA4CB0"/>
    <w:rsid w:val="00DA5F35"/>
    <w:rsid w:val="00DB45EA"/>
    <w:rsid w:val="00DC0D70"/>
    <w:rsid w:val="00DC1B30"/>
    <w:rsid w:val="00DC3D7B"/>
    <w:rsid w:val="00DC4A40"/>
    <w:rsid w:val="00DC553C"/>
    <w:rsid w:val="00DC66C2"/>
    <w:rsid w:val="00DC79A3"/>
    <w:rsid w:val="00DD6621"/>
    <w:rsid w:val="00DE6408"/>
    <w:rsid w:val="00DF4BC8"/>
    <w:rsid w:val="00E01D94"/>
    <w:rsid w:val="00E047F6"/>
    <w:rsid w:val="00E21B2E"/>
    <w:rsid w:val="00E27014"/>
    <w:rsid w:val="00E4629A"/>
    <w:rsid w:val="00E5646F"/>
    <w:rsid w:val="00E57253"/>
    <w:rsid w:val="00E71A9D"/>
    <w:rsid w:val="00E84A12"/>
    <w:rsid w:val="00E8588F"/>
    <w:rsid w:val="00E875B1"/>
    <w:rsid w:val="00E91B7B"/>
    <w:rsid w:val="00E93F95"/>
    <w:rsid w:val="00E95A65"/>
    <w:rsid w:val="00E95A83"/>
    <w:rsid w:val="00EB0921"/>
    <w:rsid w:val="00EB20B2"/>
    <w:rsid w:val="00EB3117"/>
    <w:rsid w:val="00EB3E2D"/>
    <w:rsid w:val="00EC1EDB"/>
    <w:rsid w:val="00EC3927"/>
    <w:rsid w:val="00EC4753"/>
    <w:rsid w:val="00EC5882"/>
    <w:rsid w:val="00ED2310"/>
    <w:rsid w:val="00ED313E"/>
    <w:rsid w:val="00ED635A"/>
    <w:rsid w:val="00EE1DC6"/>
    <w:rsid w:val="00EF12B4"/>
    <w:rsid w:val="00EF142B"/>
    <w:rsid w:val="00F04A65"/>
    <w:rsid w:val="00F05719"/>
    <w:rsid w:val="00F05B30"/>
    <w:rsid w:val="00F13B11"/>
    <w:rsid w:val="00F15818"/>
    <w:rsid w:val="00F1669E"/>
    <w:rsid w:val="00F20C2B"/>
    <w:rsid w:val="00F31B49"/>
    <w:rsid w:val="00F34094"/>
    <w:rsid w:val="00F37EF6"/>
    <w:rsid w:val="00F4153E"/>
    <w:rsid w:val="00F52F5A"/>
    <w:rsid w:val="00F5489E"/>
    <w:rsid w:val="00F7494C"/>
    <w:rsid w:val="00F9731B"/>
    <w:rsid w:val="00FA0B33"/>
    <w:rsid w:val="00FA71A2"/>
    <w:rsid w:val="00FB2F2F"/>
    <w:rsid w:val="00FB3126"/>
    <w:rsid w:val="00FC333F"/>
    <w:rsid w:val="00FC6735"/>
    <w:rsid w:val="00FD6541"/>
    <w:rsid w:val="00FF7447"/>
    <w:rsid w:val="00FF7F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1906525">
      <w:bodyDiv w:val="1"/>
      <w:marLeft w:val="0"/>
      <w:marRight w:val="0"/>
      <w:marTop w:val="0"/>
      <w:marBottom w:val="0"/>
      <w:divBdr>
        <w:top w:val="none" w:sz="0" w:space="0" w:color="auto"/>
        <w:left w:val="none" w:sz="0" w:space="0" w:color="auto"/>
        <w:bottom w:val="none" w:sz="0" w:space="0" w:color="auto"/>
        <w:right w:val="none" w:sz="0" w:space="0" w:color="auto"/>
      </w:divBdr>
    </w:div>
    <w:div w:id="2322435">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414642">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5037076">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0517105">
      <w:bodyDiv w:val="1"/>
      <w:marLeft w:val="0"/>
      <w:marRight w:val="0"/>
      <w:marTop w:val="0"/>
      <w:marBottom w:val="0"/>
      <w:divBdr>
        <w:top w:val="none" w:sz="0" w:space="0" w:color="auto"/>
        <w:left w:val="none" w:sz="0" w:space="0" w:color="auto"/>
        <w:bottom w:val="none" w:sz="0" w:space="0" w:color="auto"/>
        <w:right w:val="none" w:sz="0" w:space="0" w:color="auto"/>
      </w:divBdr>
    </w:div>
    <w:div w:id="24989885">
      <w:bodyDiv w:val="1"/>
      <w:marLeft w:val="0"/>
      <w:marRight w:val="0"/>
      <w:marTop w:val="0"/>
      <w:marBottom w:val="0"/>
      <w:divBdr>
        <w:top w:val="none" w:sz="0" w:space="0" w:color="auto"/>
        <w:left w:val="none" w:sz="0" w:space="0" w:color="auto"/>
        <w:bottom w:val="none" w:sz="0" w:space="0" w:color="auto"/>
        <w:right w:val="none" w:sz="0" w:space="0" w:color="auto"/>
      </w:divBdr>
    </w:div>
    <w:div w:id="28065632">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7806544">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1662858">
      <w:bodyDiv w:val="1"/>
      <w:marLeft w:val="0"/>
      <w:marRight w:val="0"/>
      <w:marTop w:val="0"/>
      <w:marBottom w:val="0"/>
      <w:divBdr>
        <w:top w:val="none" w:sz="0" w:space="0" w:color="auto"/>
        <w:left w:val="none" w:sz="0" w:space="0" w:color="auto"/>
        <w:bottom w:val="none" w:sz="0" w:space="0" w:color="auto"/>
        <w:right w:val="none" w:sz="0" w:space="0" w:color="auto"/>
      </w:divBdr>
    </w:div>
    <w:div w:id="53283346">
      <w:bodyDiv w:val="1"/>
      <w:marLeft w:val="0"/>
      <w:marRight w:val="0"/>
      <w:marTop w:val="0"/>
      <w:marBottom w:val="0"/>
      <w:divBdr>
        <w:top w:val="none" w:sz="0" w:space="0" w:color="auto"/>
        <w:left w:val="none" w:sz="0" w:space="0" w:color="auto"/>
        <w:bottom w:val="none" w:sz="0" w:space="0" w:color="auto"/>
        <w:right w:val="none" w:sz="0" w:space="0" w:color="auto"/>
      </w:divBdr>
    </w:div>
    <w:div w:id="53360118">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5053974">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176044">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1023952">
      <w:bodyDiv w:val="1"/>
      <w:marLeft w:val="0"/>
      <w:marRight w:val="0"/>
      <w:marTop w:val="0"/>
      <w:marBottom w:val="0"/>
      <w:divBdr>
        <w:top w:val="none" w:sz="0" w:space="0" w:color="auto"/>
        <w:left w:val="none" w:sz="0" w:space="0" w:color="auto"/>
        <w:bottom w:val="none" w:sz="0" w:space="0" w:color="auto"/>
        <w:right w:val="none" w:sz="0" w:space="0" w:color="auto"/>
      </w:divBdr>
    </w:div>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68163578">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7512846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83260487">
      <w:bodyDiv w:val="1"/>
      <w:marLeft w:val="0"/>
      <w:marRight w:val="0"/>
      <w:marTop w:val="0"/>
      <w:marBottom w:val="0"/>
      <w:divBdr>
        <w:top w:val="none" w:sz="0" w:space="0" w:color="auto"/>
        <w:left w:val="none" w:sz="0" w:space="0" w:color="auto"/>
        <w:bottom w:val="none" w:sz="0" w:space="0" w:color="auto"/>
        <w:right w:val="none" w:sz="0" w:space="0" w:color="auto"/>
      </w:divBdr>
    </w:div>
    <w:div w:id="83455711">
      <w:bodyDiv w:val="1"/>
      <w:marLeft w:val="0"/>
      <w:marRight w:val="0"/>
      <w:marTop w:val="0"/>
      <w:marBottom w:val="0"/>
      <w:divBdr>
        <w:top w:val="none" w:sz="0" w:space="0" w:color="auto"/>
        <w:left w:val="none" w:sz="0" w:space="0" w:color="auto"/>
        <w:bottom w:val="none" w:sz="0" w:space="0" w:color="auto"/>
        <w:right w:val="none" w:sz="0" w:space="0" w:color="auto"/>
      </w:divBdr>
    </w:div>
    <w:div w:id="83574184">
      <w:bodyDiv w:val="1"/>
      <w:marLeft w:val="0"/>
      <w:marRight w:val="0"/>
      <w:marTop w:val="0"/>
      <w:marBottom w:val="0"/>
      <w:divBdr>
        <w:top w:val="none" w:sz="0" w:space="0" w:color="auto"/>
        <w:left w:val="none" w:sz="0" w:space="0" w:color="auto"/>
        <w:bottom w:val="none" w:sz="0" w:space="0" w:color="auto"/>
        <w:right w:val="none" w:sz="0" w:space="0" w:color="auto"/>
      </w:divBdr>
    </w:div>
    <w:div w:id="83772606">
      <w:bodyDiv w:val="1"/>
      <w:marLeft w:val="0"/>
      <w:marRight w:val="0"/>
      <w:marTop w:val="0"/>
      <w:marBottom w:val="0"/>
      <w:divBdr>
        <w:top w:val="none" w:sz="0" w:space="0" w:color="auto"/>
        <w:left w:val="none" w:sz="0" w:space="0" w:color="auto"/>
        <w:bottom w:val="none" w:sz="0" w:space="0" w:color="auto"/>
        <w:right w:val="none" w:sz="0" w:space="0" w:color="auto"/>
      </w:divBdr>
    </w:div>
    <w:div w:id="86929206">
      <w:bodyDiv w:val="1"/>
      <w:marLeft w:val="0"/>
      <w:marRight w:val="0"/>
      <w:marTop w:val="0"/>
      <w:marBottom w:val="0"/>
      <w:divBdr>
        <w:top w:val="none" w:sz="0" w:space="0" w:color="auto"/>
        <w:left w:val="none" w:sz="0" w:space="0" w:color="auto"/>
        <w:bottom w:val="none" w:sz="0" w:space="0" w:color="auto"/>
        <w:right w:val="none" w:sz="0" w:space="0" w:color="auto"/>
      </w:divBdr>
    </w:div>
    <w:div w:id="88042325">
      <w:bodyDiv w:val="1"/>
      <w:marLeft w:val="0"/>
      <w:marRight w:val="0"/>
      <w:marTop w:val="0"/>
      <w:marBottom w:val="0"/>
      <w:divBdr>
        <w:top w:val="none" w:sz="0" w:space="0" w:color="auto"/>
        <w:left w:val="none" w:sz="0" w:space="0" w:color="auto"/>
        <w:bottom w:val="none" w:sz="0" w:space="0" w:color="auto"/>
        <w:right w:val="none" w:sz="0" w:space="0" w:color="auto"/>
      </w:divBdr>
    </w:div>
    <w:div w:id="88309049">
      <w:bodyDiv w:val="1"/>
      <w:marLeft w:val="0"/>
      <w:marRight w:val="0"/>
      <w:marTop w:val="0"/>
      <w:marBottom w:val="0"/>
      <w:divBdr>
        <w:top w:val="none" w:sz="0" w:space="0" w:color="auto"/>
        <w:left w:val="none" w:sz="0" w:space="0" w:color="auto"/>
        <w:bottom w:val="none" w:sz="0" w:space="0" w:color="auto"/>
        <w:right w:val="none" w:sz="0" w:space="0" w:color="auto"/>
      </w:divBdr>
    </w:div>
    <w:div w:id="93748415">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5253297">
      <w:bodyDiv w:val="1"/>
      <w:marLeft w:val="0"/>
      <w:marRight w:val="0"/>
      <w:marTop w:val="0"/>
      <w:marBottom w:val="0"/>
      <w:divBdr>
        <w:top w:val="none" w:sz="0" w:space="0" w:color="auto"/>
        <w:left w:val="none" w:sz="0" w:space="0" w:color="auto"/>
        <w:bottom w:val="none" w:sz="0" w:space="0" w:color="auto"/>
        <w:right w:val="none" w:sz="0" w:space="0" w:color="auto"/>
      </w:divBdr>
    </w:div>
    <w:div w:id="96558593">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99109168">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0881400">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3116635">
      <w:bodyDiv w:val="1"/>
      <w:marLeft w:val="0"/>
      <w:marRight w:val="0"/>
      <w:marTop w:val="0"/>
      <w:marBottom w:val="0"/>
      <w:divBdr>
        <w:top w:val="none" w:sz="0" w:space="0" w:color="auto"/>
        <w:left w:val="none" w:sz="0" w:space="0" w:color="auto"/>
        <w:bottom w:val="none" w:sz="0" w:space="0" w:color="auto"/>
        <w:right w:val="none" w:sz="0" w:space="0" w:color="auto"/>
      </w:divBdr>
    </w:div>
    <w:div w:id="103185917">
      <w:bodyDiv w:val="1"/>
      <w:marLeft w:val="0"/>
      <w:marRight w:val="0"/>
      <w:marTop w:val="0"/>
      <w:marBottom w:val="0"/>
      <w:divBdr>
        <w:top w:val="none" w:sz="0" w:space="0" w:color="auto"/>
        <w:left w:val="none" w:sz="0" w:space="0" w:color="auto"/>
        <w:bottom w:val="none" w:sz="0" w:space="0" w:color="auto"/>
        <w:right w:val="none" w:sz="0" w:space="0" w:color="auto"/>
      </w:divBdr>
    </w:div>
    <w:div w:id="103500345">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09015874">
      <w:bodyDiv w:val="1"/>
      <w:marLeft w:val="0"/>
      <w:marRight w:val="0"/>
      <w:marTop w:val="0"/>
      <w:marBottom w:val="0"/>
      <w:divBdr>
        <w:top w:val="none" w:sz="0" w:space="0" w:color="auto"/>
        <w:left w:val="none" w:sz="0" w:space="0" w:color="auto"/>
        <w:bottom w:val="none" w:sz="0" w:space="0" w:color="auto"/>
        <w:right w:val="none" w:sz="0" w:space="0" w:color="auto"/>
      </w:divBdr>
    </w:div>
    <w:div w:id="10924978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463135">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1732232">
      <w:bodyDiv w:val="1"/>
      <w:marLeft w:val="0"/>
      <w:marRight w:val="0"/>
      <w:marTop w:val="0"/>
      <w:marBottom w:val="0"/>
      <w:divBdr>
        <w:top w:val="none" w:sz="0" w:space="0" w:color="auto"/>
        <w:left w:val="none" w:sz="0" w:space="0" w:color="auto"/>
        <w:bottom w:val="none" w:sz="0" w:space="0" w:color="auto"/>
        <w:right w:val="none" w:sz="0" w:space="0" w:color="auto"/>
      </w:divBdr>
    </w:div>
    <w:div w:id="122769117">
      <w:bodyDiv w:val="1"/>
      <w:marLeft w:val="0"/>
      <w:marRight w:val="0"/>
      <w:marTop w:val="0"/>
      <w:marBottom w:val="0"/>
      <w:divBdr>
        <w:top w:val="none" w:sz="0" w:space="0" w:color="auto"/>
        <w:left w:val="none" w:sz="0" w:space="0" w:color="auto"/>
        <w:bottom w:val="none" w:sz="0" w:space="0" w:color="auto"/>
        <w:right w:val="none" w:sz="0" w:space="0" w:color="auto"/>
      </w:divBdr>
    </w:div>
    <w:div w:id="127670868">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6147865">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66643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206628">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49639761">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413962">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2457694">
      <w:bodyDiv w:val="1"/>
      <w:marLeft w:val="0"/>
      <w:marRight w:val="0"/>
      <w:marTop w:val="0"/>
      <w:marBottom w:val="0"/>
      <w:divBdr>
        <w:top w:val="none" w:sz="0" w:space="0" w:color="auto"/>
        <w:left w:val="none" w:sz="0" w:space="0" w:color="auto"/>
        <w:bottom w:val="none" w:sz="0" w:space="0" w:color="auto"/>
        <w:right w:val="none" w:sz="0" w:space="0" w:color="auto"/>
      </w:divBdr>
    </w:div>
    <w:div w:id="153956375">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59388478">
      <w:bodyDiv w:val="1"/>
      <w:marLeft w:val="0"/>
      <w:marRight w:val="0"/>
      <w:marTop w:val="0"/>
      <w:marBottom w:val="0"/>
      <w:divBdr>
        <w:top w:val="none" w:sz="0" w:space="0" w:color="auto"/>
        <w:left w:val="none" w:sz="0" w:space="0" w:color="auto"/>
        <w:bottom w:val="none" w:sz="0" w:space="0" w:color="auto"/>
        <w:right w:val="none" w:sz="0" w:space="0" w:color="auto"/>
      </w:divBdr>
    </w:div>
    <w:div w:id="162359765">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4246527">
      <w:bodyDiv w:val="1"/>
      <w:marLeft w:val="0"/>
      <w:marRight w:val="0"/>
      <w:marTop w:val="0"/>
      <w:marBottom w:val="0"/>
      <w:divBdr>
        <w:top w:val="none" w:sz="0" w:space="0" w:color="auto"/>
        <w:left w:val="none" w:sz="0" w:space="0" w:color="auto"/>
        <w:bottom w:val="none" w:sz="0" w:space="0" w:color="auto"/>
        <w:right w:val="none" w:sz="0" w:space="0" w:color="auto"/>
      </w:divBdr>
    </w:div>
    <w:div w:id="164827063">
      <w:bodyDiv w:val="1"/>
      <w:marLeft w:val="0"/>
      <w:marRight w:val="0"/>
      <w:marTop w:val="0"/>
      <w:marBottom w:val="0"/>
      <w:divBdr>
        <w:top w:val="none" w:sz="0" w:space="0" w:color="auto"/>
        <w:left w:val="none" w:sz="0" w:space="0" w:color="auto"/>
        <w:bottom w:val="none" w:sz="0" w:space="0" w:color="auto"/>
        <w:right w:val="none" w:sz="0" w:space="0" w:color="auto"/>
      </w:divBdr>
    </w:div>
    <w:div w:id="166290160">
      <w:bodyDiv w:val="1"/>
      <w:marLeft w:val="0"/>
      <w:marRight w:val="0"/>
      <w:marTop w:val="0"/>
      <w:marBottom w:val="0"/>
      <w:divBdr>
        <w:top w:val="none" w:sz="0" w:space="0" w:color="auto"/>
        <w:left w:val="none" w:sz="0" w:space="0" w:color="auto"/>
        <w:bottom w:val="none" w:sz="0" w:space="0" w:color="auto"/>
        <w:right w:val="none" w:sz="0" w:space="0" w:color="auto"/>
      </w:divBdr>
    </w:div>
    <w:div w:id="168713371">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287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5314842">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6817593">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77961932">
      <w:bodyDiv w:val="1"/>
      <w:marLeft w:val="0"/>
      <w:marRight w:val="0"/>
      <w:marTop w:val="0"/>
      <w:marBottom w:val="0"/>
      <w:divBdr>
        <w:top w:val="none" w:sz="0" w:space="0" w:color="auto"/>
        <w:left w:val="none" w:sz="0" w:space="0" w:color="auto"/>
        <w:bottom w:val="none" w:sz="0" w:space="0" w:color="auto"/>
        <w:right w:val="none" w:sz="0" w:space="0" w:color="auto"/>
      </w:divBdr>
    </w:div>
    <w:div w:id="178928162">
      <w:bodyDiv w:val="1"/>
      <w:marLeft w:val="0"/>
      <w:marRight w:val="0"/>
      <w:marTop w:val="0"/>
      <w:marBottom w:val="0"/>
      <w:divBdr>
        <w:top w:val="none" w:sz="0" w:space="0" w:color="auto"/>
        <w:left w:val="none" w:sz="0" w:space="0" w:color="auto"/>
        <w:bottom w:val="none" w:sz="0" w:space="0" w:color="auto"/>
        <w:right w:val="none" w:sz="0" w:space="0" w:color="auto"/>
      </w:divBdr>
    </w:div>
    <w:div w:id="180971520">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8706256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2884810">
      <w:bodyDiv w:val="1"/>
      <w:marLeft w:val="0"/>
      <w:marRight w:val="0"/>
      <w:marTop w:val="0"/>
      <w:marBottom w:val="0"/>
      <w:divBdr>
        <w:top w:val="none" w:sz="0" w:space="0" w:color="auto"/>
        <w:left w:val="none" w:sz="0" w:space="0" w:color="auto"/>
        <w:bottom w:val="none" w:sz="0" w:space="0" w:color="auto"/>
        <w:right w:val="none" w:sz="0" w:space="0" w:color="auto"/>
      </w:divBdr>
    </w:div>
    <w:div w:id="193232385">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0869269">
      <w:bodyDiv w:val="1"/>
      <w:marLeft w:val="0"/>
      <w:marRight w:val="0"/>
      <w:marTop w:val="0"/>
      <w:marBottom w:val="0"/>
      <w:divBdr>
        <w:top w:val="none" w:sz="0" w:space="0" w:color="auto"/>
        <w:left w:val="none" w:sz="0" w:space="0" w:color="auto"/>
        <w:bottom w:val="none" w:sz="0" w:space="0" w:color="auto"/>
        <w:right w:val="none" w:sz="0" w:space="0" w:color="auto"/>
      </w:divBdr>
    </w:div>
    <w:div w:id="201017992">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000521">
      <w:bodyDiv w:val="1"/>
      <w:marLeft w:val="0"/>
      <w:marRight w:val="0"/>
      <w:marTop w:val="0"/>
      <w:marBottom w:val="0"/>
      <w:divBdr>
        <w:top w:val="none" w:sz="0" w:space="0" w:color="auto"/>
        <w:left w:val="none" w:sz="0" w:space="0" w:color="auto"/>
        <w:bottom w:val="none" w:sz="0" w:space="0" w:color="auto"/>
        <w:right w:val="none" w:sz="0" w:space="0" w:color="auto"/>
      </w:divBdr>
    </w:div>
    <w:div w:id="209080176">
      <w:bodyDiv w:val="1"/>
      <w:marLeft w:val="0"/>
      <w:marRight w:val="0"/>
      <w:marTop w:val="0"/>
      <w:marBottom w:val="0"/>
      <w:divBdr>
        <w:top w:val="none" w:sz="0" w:space="0" w:color="auto"/>
        <w:left w:val="none" w:sz="0" w:space="0" w:color="auto"/>
        <w:bottom w:val="none" w:sz="0" w:space="0" w:color="auto"/>
        <w:right w:val="none" w:sz="0" w:space="0" w:color="auto"/>
      </w:divBdr>
    </w:div>
    <w:div w:id="209155336">
      <w:bodyDiv w:val="1"/>
      <w:marLeft w:val="0"/>
      <w:marRight w:val="0"/>
      <w:marTop w:val="0"/>
      <w:marBottom w:val="0"/>
      <w:divBdr>
        <w:top w:val="none" w:sz="0" w:space="0" w:color="auto"/>
        <w:left w:val="none" w:sz="0" w:space="0" w:color="auto"/>
        <w:bottom w:val="none" w:sz="0" w:space="0" w:color="auto"/>
        <w:right w:val="none" w:sz="0" w:space="0" w:color="auto"/>
      </w:divBdr>
    </w:div>
    <w:div w:id="209271628">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2813544">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15509194">
      <w:bodyDiv w:val="1"/>
      <w:marLeft w:val="0"/>
      <w:marRight w:val="0"/>
      <w:marTop w:val="0"/>
      <w:marBottom w:val="0"/>
      <w:divBdr>
        <w:top w:val="none" w:sz="0" w:space="0" w:color="auto"/>
        <w:left w:val="none" w:sz="0" w:space="0" w:color="auto"/>
        <w:bottom w:val="none" w:sz="0" w:space="0" w:color="auto"/>
        <w:right w:val="none" w:sz="0" w:space="0" w:color="auto"/>
      </w:divBdr>
    </w:div>
    <w:div w:id="215702948">
      <w:bodyDiv w:val="1"/>
      <w:marLeft w:val="0"/>
      <w:marRight w:val="0"/>
      <w:marTop w:val="0"/>
      <w:marBottom w:val="0"/>
      <w:divBdr>
        <w:top w:val="none" w:sz="0" w:space="0" w:color="auto"/>
        <w:left w:val="none" w:sz="0" w:space="0" w:color="auto"/>
        <w:bottom w:val="none" w:sz="0" w:space="0" w:color="auto"/>
        <w:right w:val="none" w:sz="0" w:space="0" w:color="auto"/>
      </w:divBdr>
    </w:div>
    <w:div w:id="217933715">
      <w:bodyDiv w:val="1"/>
      <w:marLeft w:val="0"/>
      <w:marRight w:val="0"/>
      <w:marTop w:val="0"/>
      <w:marBottom w:val="0"/>
      <w:divBdr>
        <w:top w:val="none" w:sz="0" w:space="0" w:color="auto"/>
        <w:left w:val="none" w:sz="0" w:space="0" w:color="auto"/>
        <w:bottom w:val="none" w:sz="0" w:space="0" w:color="auto"/>
        <w:right w:val="none" w:sz="0" w:space="0" w:color="auto"/>
      </w:divBdr>
    </w:div>
    <w:div w:id="219219134">
      <w:bodyDiv w:val="1"/>
      <w:marLeft w:val="0"/>
      <w:marRight w:val="0"/>
      <w:marTop w:val="0"/>
      <w:marBottom w:val="0"/>
      <w:divBdr>
        <w:top w:val="none" w:sz="0" w:space="0" w:color="auto"/>
        <w:left w:val="none" w:sz="0" w:space="0" w:color="auto"/>
        <w:bottom w:val="none" w:sz="0" w:space="0" w:color="auto"/>
        <w:right w:val="none" w:sz="0" w:space="0" w:color="auto"/>
      </w:divBdr>
    </w:div>
    <w:div w:id="21974906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144977">
      <w:bodyDiv w:val="1"/>
      <w:marLeft w:val="0"/>
      <w:marRight w:val="0"/>
      <w:marTop w:val="0"/>
      <w:marBottom w:val="0"/>
      <w:divBdr>
        <w:top w:val="none" w:sz="0" w:space="0" w:color="auto"/>
        <w:left w:val="none" w:sz="0" w:space="0" w:color="auto"/>
        <w:bottom w:val="none" w:sz="0" w:space="0" w:color="auto"/>
        <w:right w:val="none" w:sz="0" w:space="0" w:color="auto"/>
      </w:divBdr>
    </w:div>
    <w:div w:id="225381515">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5019910">
      <w:bodyDiv w:val="1"/>
      <w:marLeft w:val="0"/>
      <w:marRight w:val="0"/>
      <w:marTop w:val="0"/>
      <w:marBottom w:val="0"/>
      <w:divBdr>
        <w:top w:val="none" w:sz="0" w:space="0" w:color="auto"/>
        <w:left w:val="none" w:sz="0" w:space="0" w:color="auto"/>
        <w:bottom w:val="none" w:sz="0" w:space="0" w:color="auto"/>
        <w:right w:val="none" w:sz="0" w:space="0" w:color="auto"/>
      </w:divBdr>
    </w:div>
    <w:div w:id="237982024">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57266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1012615">
      <w:bodyDiv w:val="1"/>
      <w:marLeft w:val="0"/>
      <w:marRight w:val="0"/>
      <w:marTop w:val="0"/>
      <w:marBottom w:val="0"/>
      <w:divBdr>
        <w:top w:val="none" w:sz="0" w:space="0" w:color="auto"/>
        <w:left w:val="none" w:sz="0" w:space="0" w:color="auto"/>
        <w:bottom w:val="none" w:sz="0" w:space="0" w:color="auto"/>
        <w:right w:val="none" w:sz="0" w:space="0" w:color="auto"/>
      </w:divBdr>
    </w:div>
    <w:div w:id="253363658">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68126846">
      <w:bodyDiv w:val="1"/>
      <w:marLeft w:val="0"/>
      <w:marRight w:val="0"/>
      <w:marTop w:val="0"/>
      <w:marBottom w:val="0"/>
      <w:divBdr>
        <w:top w:val="none" w:sz="0" w:space="0" w:color="auto"/>
        <w:left w:val="none" w:sz="0" w:space="0" w:color="auto"/>
        <w:bottom w:val="none" w:sz="0" w:space="0" w:color="auto"/>
        <w:right w:val="none" w:sz="0" w:space="0" w:color="auto"/>
      </w:divBdr>
    </w:div>
    <w:div w:id="271018225">
      <w:bodyDiv w:val="1"/>
      <w:marLeft w:val="0"/>
      <w:marRight w:val="0"/>
      <w:marTop w:val="0"/>
      <w:marBottom w:val="0"/>
      <w:divBdr>
        <w:top w:val="none" w:sz="0" w:space="0" w:color="auto"/>
        <w:left w:val="none" w:sz="0" w:space="0" w:color="auto"/>
        <w:bottom w:val="none" w:sz="0" w:space="0" w:color="auto"/>
        <w:right w:val="none" w:sz="0" w:space="0" w:color="auto"/>
      </w:divBdr>
    </w:div>
    <w:div w:id="271984391">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225968">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89435269">
      <w:bodyDiv w:val="1"/>
      <w:marLeft w:val="0"/>
      <w:marRight w:val="0"/>
      <w:marTop w:val="0"/>
      <w:marBottom w:val="0"/>
      <w:divBdr>
        <w:top w:val="none" w:sz="0" w:space="0" w:color="auto"/>
        <w:left w:val="none" w:sz="0" w:space="0" w:color="auto"/>
        <w:bottom w:val="none" w:sz="0" w:space="0" w:color="auto"/>
        <w:right w:val="none" w:sz="0" w:space="0" w:color="auto"/>
      </w:divBdr>
    </w:div>
    <w:div w:id="289820720">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6105388">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1809965">
      <w:bodyDiv w:val="1"/>
      <w:marLeft w:val="0"/>
      <w:marRight w:val="0"/>
      <w:marTop w:val="0"/>
      <w:marBottom w:val="0"/>
      <w:divBdr>
        <w:top w:val="none" w:sz="0" w:space="0" w:color="auto"/>
        <w:left w:val="none" w:sz="0" w:space="0" w:color="auto"/>
        <w:bottom w:val="none" w:sz="0" w:space="0" w:color="auto"/>
        <w:right w:val="none" w:sz="0" w:space="0" w:color="auto"/>
      </w:divBdr>
    </w:div>
    <w:div w:id="302005101">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39459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09097147">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090662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1645398">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226">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1354861">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4282242">
      <w:bodyDiv w:val="1"/>
      <w:marLeft w:val="0"/>
      <w:marRight w:val="0"/>
      <w:marTop w:val="0"/>
      <w:marBottom w:val="0"/>
      <w:divBdr>
        <w:top w:val="none" w:sz="0" w:space="0" w:color="auto"/>
        <w:left w:val="none" w:sz="0" w:space="0" w:color="auto"/>
        <w:bottom w:val="none" w:sz="0" w:space="0" w:color="auto"/>
        <w:right w:val="none" w:sz="0" w:space="0" w:color="auto"/>
      </w:divBdr>
    </w:div>
    <w:div w:id="325524160">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7945594">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0065924">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7583932">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8243269">
      <w:bodyDiv w:val="1"/>
      <w:marLeft w:val="0"/>
      <w:marRight w:val="0"/>
      <w:marTop w:val="0"/>
      <w:marBottom w:val="0"/>
      <w:divBdr>
        <w:top w:val="none" w:sz="0" w:space="0" w:color="auto"/>
        <w:left w:val="none" w:sz="0" w:space="0" w:color="auto"/>
        <w:bottom w:val="none" w:sz="0" w:space="0" w:color="auto"/>
        <w:right w:val="none" w:sz="0" w:space="0" w:color="auto"/>
      </w:divBdr>
    </w:div>
    <w:div w:id="33850771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47559883">
      <w:bodyDiv w:val="1"/>
      <w:marLeft w:val="0"/>
      <w:marRight w:val="0"/>
      <w:marTop w:val="0"/>
      <w:marBottom w:val="0"/>
      <w:divBdr>
        <w:top w:val="none" w:sz="0" w:space="0" w:color="auto"/>
        <w:left w:val="none" w:sz="0" w:space="0" w:color="auto"/>
        <w:bottom w:val="none" w:sz="0" w:space="0" w:color="auto"/>
        <w:right w:val="none" w:sz="0" w:space="0" w:color="auto"/>
      </w:divBdr>
    </w:div>
    <w:div w:id="350496851">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6470817">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1050437">
      <w:bodyDiv w:val="1"/>
      <w:marLeft w:val="0"/>
      <w:marRight w:val="0"/>
      <w:marTop w:val="0"/>
      <w:marBottom w:val="0"/>
      <w:divBdr>
        <w:top w:val="none" w:sz="0" w:space="0" w:color="auto"/>
        <w:left w:val="none" w:sz="0" w:space="0" w:color="auto"/>
        <w:bottom w:val="none" w:sz="0" w:space="0" w:color="auto"/>
        <w:right w:val="none" w:sz="0" w:space="0" w:color="auto"/>
      </w:divBdr>
    </w:div>
    <w:div w:id="362370437">
      <w:bodyDiv w:val="1"/>
      <w:marLeft w:val="0"/>
      <w:marRight w:val="0"/>
      <w:marTop w:val="0"/>
      <w:marBottom w:val="0"/>
      <w:divBdr>
        <w:top w:val="none" w:sz="0" w:space="0" w:color="auto"/>
        <w:left w:val="none" w:sz="0" w:space="0" w:color="auto"/>
        <w:bottom w:val="none" w:sz="0" w:space="0" w:color="auto"/>
        <w:right w:val="none" w:sz="0" w:space="0" w:color="auto"/>
      </w:divBdr>
    </w:div>
    <w:div w:id="362831174">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7143572">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69574836">
      <w:bodyDiv w:val="1"/>
      <w:marLeft w:val="0"/>
      <w:marRight w:val="0"/>
      <w:marTop w:val="0"/>
      <w:marBottom w:val="0"/>
      <w:divBdr>
        <w:top w:val="none" w:sz="0" w:space="0" w:color="auto"/>
        <w:left w:val="none" w:sz="0" w:space="0" w:color="auto"/>
        <w:bottom w:val="none" w:sz="0" w:space="0" w:color="auto"/>
        <w:right w:val="none" w:sz="0" w:space="0" w:color="auto"/>
      </w:divBdr>
    </w:div>
    <w:div w:id="371152025">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724121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79323109">
      <w:bodyDiv w:val="1"/>
      <w:marLeft w:val="0"/>
      <w:marRight w:val="0"/>
      <w:marTop w:val="0"/>
      <w:marBottom w:val="0"/>
      <w:divBdr>
        <w:top w:val="none" w:sz="0" w:space="0" w:color="auto"/>
        <w:left w:val="none" w:sz="0" w:space="0" w:color="auto"/>
        <w:bottom w:val="none" w:sz="0" w:space="0" w:color="auto"/>
        <w:right w:val="none" w:sz="0" w:space="0" w:color="auto"/>
      </w:divBdr>
    </w:div>
    <w:div w:id="379789968">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5878917">
      <w:bodyDiv w:val="1"/>
      <w:marLeft w:val="0"/>
      <w:marRight w:val="0"/>
      <w:marTop w:val="0"/>
      <w:marBottom w:val="0"/>
      <w:divBdr>
        <w:top w:val="none" w:sz="0" w:space="0" w:color="auto"/>
        <w:left w:val="none" w:sz="0" w:space="0" w:color="auto"/>
        <w:bottom w:val="none" w:sz="0" w:space="0" w:color="auto"/>
        <w:right w:val="none" w:sz="0" w:space="0" w:color="auto"/>
      </w:divBdr>
    </w:div>
    <w:div w:id="386538500">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0736270">
      <w:bodyDiv w:val="1"/>
      <w:marLeft w:val="0"/>
      <w:marRight w:val="0"/>
      <w:marTop w:val="0"/>
      <w:marBottom w:val="0"/>
      <w:divBdr>
        <w:top w:val="none" w:sz="0" w:space="0" w:color="auto"/>
        <w:left w:val="none" w:sz="0" w:space="0" w:color="auto"/>
        <w:bottom w:val="none" w:sz="0" w:space="0" w:color="auto"/>
        <w:right w:val="none" w:sz="0" w:space="0" w:color="auto"/>
      </w:divBdr>
    </w:div>
    <w:div w:id="391199424">
      <w:bodyDiv w:val="1"/>
      <w:marLeft w:val="0"/>
      <w:marRight w:val="0"/>
      <w:marTop w:val="0"/>
      <w:marBottom w:val="0"/>
      <w:divBdr>
        <w:top w:val="none" w:sz="0" w:space="0" w:color="auto"/>
        <w:left w:val="none" w:sz="0" w:space="0" w:color="auto"/>
        <w:bottom w:val="none" w:sz="0" w:space="0" w:color="auto"/>
        <w:right w:val="none" w:sz="0" w:space="0" w:color="auto"/>
      </w:divBdr>
    </w:div>
    <w:div w:id="391202363">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3696299">
      <w:bodyDiv w:val="1"/>
      <w:marLeft w:val="0"/>
      <w:marRight w:val="0"/>
      <w:marTop w:val="0"/>
      <w:marBottom w:val="0"/>
      <w:divBdr>
        <w:top w:val="none" w:sz="0" w:space="0" w:color="auto"/>
        <w:left w:val="none" w:sz="0" w:space="0" w:color="auto"/>
        <w:bottom w:val="none" w:sz="0" w:space="0" w:color="auto"/>
        <w:right w:val="none" w:sz="0" w:space="0" w:color="auto"/>
      </w:divBdr>
    </w:div>
    <w:div w:id="394205992">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398989890">
      <w:bodyDiv w:val="1"/>
      <w:marLeft w:val="0"/>
      <w:marRight w:val="0"/>
      <w:marTop w:val="0"/>
      <w:marBottom w:val="0"/>
      <w:divBdr>
        <w:top w:val="none" w:sz="0" w:space="0" w:color="auto"/>
        <w:left w:val="none" w:sz="0" w:space="0" w:color="auto"/>
        <w:bottom w:val="none" w:sz="0" w:space="0" w:color="auto"/>
        <w:right w:val="none" w:sz="0" w:space="0" w:color="auto"/>
      </w:divBdr>
    </w:div>
    <w:div w:id="400954932">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19375304">
      <w:bodyDiv w:val="1"/>
      <w:marLeft w:val="0"/>
      <w:marRight w:val="0"/>
      <w:marTop w:val="0"/>
      <w:marBottom w:val="0"/>
      <w:divBdr>
        <w:top w:val="none" w:sz="0" w:space="0" w:color="auto"/>
        <w:left w:val="none" w:sz="0" w:space="0" w:color="auto"/>
        <w:bottom w:val="none" w:sz="0" w:space="0" w:color="auto"/>
        <w:right w:val="none" w:sz="0" w:space="0" w:color="auto"/>
      </w:divBdr>
    </w:div>
    <w:div w:id="421804121">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4225822">
      <w:bodyDiv w:val="1"/>
      <w:marLeft w:val="0"/>
      <w:marRight w:val="0"/>
      <w:marTop w:val="0"/>
      <w:marBottom w:val="0"/>
      <w:divBdr>
        <w:top w:val="none" w:sz="0" w:space="0" w:color="auto"/>
        <w:left w:val="none" w:sz="0" w:space="0" w:color="auto"/>
        <w:bottom w:val="none" w:sz="0" w:space="0" w:color="auto"/>
        <w:right w:val="none" w:sz="0" w:space="0" w:color="auto"/>
      </w:divBdr>
    </w:div>
    <w:div w:id="425540509">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295">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0247068">
      <w:bodyDiv w:val="1"/>
      <w:marLeft w:val="0"/>
      <w:marRight w:val="0"/>
      <w:marTop w:val="0"/>
      <w:marBottom w:val="0"/>
      <w:divBdr>
        <w:top w:val="none" w:sz="0" w:space="0" w:color="auto"/>
        <w:left w:val="none" w:sz="0" w:space="0" w:color="auto"/>
        <w:bottom w:val="none" w:sz="0" w:space="0" w:color="auto"/>
        <w:right w:val="none" w:sz="0" w:space="0" w:color="auto"/>
      </w:divBdr>
    </w:div>
    <w:div w:id="430977347">
      <w:bodyDiv w:val="1"/>
      <w:marLeft w:val="0"/>
      <w:marRight w:val="0"/>
      <w:marTop w:val="0"/>
      <w:marBottom w:val="0"/>
      <w:divBdr>
        <w:top w:val="none" w:sz="0" w:space="0" w:color="auto"/>
        <w:left w:val="none" w:sz="0" w:space="0" w:color="auto"/>
        <w:bottom w:val="none" w:sz="0" w:space="0" w:color="auto"/>
        <w:right w:val="none" w:sz="0" w:space="0" w:color="auto"/>
      </w:divBdr>
    </w:div>
    <w:div w:id="432558902">
      <w:bodyDiv w:val="1"/>
      <w:marLeft w:val="0"/>
      <w:marRight w:val="0"/>
      <w:marTop w:val="0"/>
      <w:marBottom w:val="0"/>
      <w:divBdr>
        <w:top w:val="none" w:sz="0" w:space="0" w:color="auto"/>
        <w:left w:val="none" w:sz="0" w:space="0" w:color="auto"/>
        <w:bottom w:val="none" w:sz="0" w:space="0" w:color="auto"/>
        <w:right w:val="none" w:sz="0" w:space="0" w:color="auto"/>
      </w:divBdr>
    </w:div>
    <w:div w:id="433135857">
      <w:bodyDiv w:val="1"/>
      <w:marLeft w:val="0"/>
      <w:marRight w:val="0"/>
      <w:marTop w:val="0"/>
      <w:marBottom w:val="0"/>
      <w:divBdr>
        <w:top w:val="none" w:sz="0" w:space="0" w:color="auto"/>
        <w:left w:val="none" w:sz="0" w:space="0" w:color="auto"/>
        <w:bottom w:val="none" w:sz="0" w:space="0" w:color="auto"/>
        <w:right w:val="none" w:sz="0" w:space="0" w:color="auto"/>
      </w:divBdr>
    </w:div>
    <w:div w:id="433936157">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36752077">
      <w:bodyDiv w:val="1"/>
      <w:marLeft w:val="0"/>
      <w:marRight w:val="0"/>
      <w:marTop w:val="0"/>
      <w:marBottom w:val="0"/>
      <w:divBdr>
        <w:top w:val="none" w:sz="0" w:space="0" w:color="auto"/>
        <w:left w:val="none" w:sz="0" w:space="0" w:color="auto"/>
        <w:bottom w:val="none" w:sz="0" w:space="0" w:color="auto"/>
        <w:right w:val="none" w:sz="0" w:space="0" w:color="auto"/>
      </w:divBdr>
    </w:div>
    <w:div w:id="438381096">
      <w:bodyDiv w:val="1"/>
      <w:marLeft w:val="0"/>
      <w:marRight w:val="0"/>
      <w:marTop w:val="0"/>
      <w:marBottom w:val="0"/>
      <w:divBdr>
        <w:top w:val="none" w:sz="0" w:space="0" w:color="auto"/>
        <w:left w:val="none" w:sz="0" w:space="0" w:color="auto"/>
        <w:bottom w:val="none" w:sz="0" w:space="0" w:color="auto"/>
        <w:right w:val="none" w:sz="0" w:space="0" w:color="auto"/>
      </w:divBdr>
    </w:div>
    <w:div w:id="438641474">
      <w:bodyDiv w:val="1"/>
      <w:marLeft w:val="0"/>
      <w:marRight w:val="0"/>
      <w:marTop w:val="0"/>
      <w:marBottom w:val="0"/>
      <w:divBdr>
        <w:top w:val="none" w:sz="0" w:space="0" w:color="auto"/>
        <w:left w:val="none" w:sz="0" w:space="0" w:color="auto"/>
        <w:bottom w:val="none" w:sz="0" w:space="0" w:color="auto"/>
        <w:right w:val="none" w:sz="0" w:space="0" w:color="auto"/>
      </w:divBdr>
    </w:div>
    <w:div w:id="439226422">
      <w:bodyDiv w:val="1"/>
      <w:marLeft w:val="0"/>
      <w:marRight w:val="0"/>
      <w:marTop w:val="0"/>
      <w:marBottom w:val="0"/>
      <w:divBdr>
        <w:top w:val="none" w:sz="0" w:space="0" w:color="auto"/>
        <w:left w:val="none" w:sz="0" w:space="0" w:color="auto"/>
        <w:bottom w:val="none" w:sz="0" w:space="0" w:color="auto"/>
        <w:right w:val="none" w:sz="0" w:space="0" w:color="auto"/>
      </w:divBdr>
    </w:div>
    <w:div w:id="439836205">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48161281">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1364074">
      <w:bodyDiv w:val="1"/>
      <w:marLeft w:val="0"/>
      <w:marRight w:val="0"/>
      <w:marTop w:val="0"/>
      <w:marBottom w:val="0"/>
      <w:divBdr>
        <w:top w:val="none" w:sz="0" w:space="0" w:color="auto"/>
        <w:left w:val="none" w:sz="0" w:space="0" w:color="auto"/>
        <w:bottom w:val="none" w:sz="0" w:space="0" w:color="auto"/>
        <w:right w:val="none" w:sz="0" w:space="0" w:color="auto"/>
      </w:divBdr>
    </w:div>
    <w:div w:id="452558650">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58770220">
      <w:bodyDiv w:val="1"/>
      <w:marLeft w:val="0"/>
      <w:marRight w:val="0"/>
      <w:marTop w:val="0"/>
      <w:marBottom w:val="0"/>
      <w:divBdr>
        <w:top w:val="none" w:sz="0" w:space="0" w:color="auto"/>
        <w:left w:val="none" w:sz="0" w:space="0" w:color="auto"/>
        <w:bottom w:val="none" w:sz="0" w:space="0" w:color="auto"/>
        <w:right w:val="none" w:sz="0" w:space="0" w:color="auto"/>
      </w:divBdr>
    </w:div>
    <w:div w:id="459342315">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4398102">
      <w:bodyDiv w:val="1"/>
      <w:marLeft w:val="0"/>
      <w:marRight w:val="0"/>
      <w:marTop w:val="0"/>
      <w:marBottom w:val="0"/>
      <w:divBdr>
        <w:top w:val="none" w:sz="0" w:space="0" w:color="auto"/>
        <w:left w:val="none" w:sz="0" w:space="0" w:color="auto"/>
        <w:bottom w:val="none" w:sz="0" w:space="0" w:color="auto"/>
        <w:right w:val="none" w:sz="0" w:space="0" w:color="auto"/>
      </w:divBdr>
    </w:div>
    <w:div w:id="467287915">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6072923">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79923292">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4009622">
      <w:bodyDiv w:val="1"/>
      <w:marLeft w:val="0"/>
      <w:marRight w:val="0"/>
      <w:marTop w:val="0"/>
      <w:marBottom w:val="0"/>
      <w:divBdr>
        <w:top w:val="none" w:sz="0" w:space="0" w:color="auto"/>
        <w:left w:val="none" w:sz="0" w:space="0" w:color="auto"/>
        <w:bottom w:val="none" w:sz="0" w:space="0" w:color="auto"/>
        <w:right w:val="none" w:sz="0" w:space="0" w:color="auto"/>
      </w:divBdr>
    </w:div>
    <w:div w:id="484904829">
      <w:bodyDiv w:val="1"/>
      <w:marLeft w:val="0"/>
      <w:marRight w:val="0"/>
      <w:marTop w:val="0"/>
      <w:marBottom w:val="0"/>
      <w:divBdr>
        <w:top w:val="none" w:sz="0" w:space="0" w:color="auto"/>
        <w:left w:val="none" w:sz="0" w:space="0" w:color="auto"/>
        <w:bottom w:val="none" w:sz="0" w:space="0" w:color="auto"/>
        <w:right w:val="none" w:sz="0" w:space="0" w:color="auto"/>
      </w:divBdr>
    </w:div>
    <w:div w:id="485635630">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0296777">
      <w:bodyDiv w:val="1"/>
      <w:marLeft w:val="0"/>
      <w:marRight w:val="0"/>
      <w:marTop w:val="0"/>
      <w:marBottom w:val="0"/>
      <w:divBdr>
        <w:top w:val="none" w:sz="0" w:space="0" w:color="auto"/>
        <w:left w:val="none" w:sz="0" w:space="0" w:color="auto"/>
        <w:bottom w:val="none" w:sz="0" w:space="0" w:color="auto"/>
        <w:right w:val="none" w:sz="0" w:space="0" w:color="auto"/>
      </w:divBdr>
    </w:div>
    <w:div w:id="491718023">
      <w:bodyDiv w:val="1"/>
      <w:marLeft w:val="0"/>
      <w:marRight w:val="0"/>
      <w:marTop w:val="0"/>
      <w:marBottom w:val="0"/>
      <w:divBdr>
        <w:top w:val="none" w:sz="0" w:space="0" w:color="auto"/>
        <w:left w:val="none" w:sz="0" w:space="0" w:color="auto"/>
        <w:bottom w:val="none" w:sz="0" w:space="0" w:color="auto"/>
        <w:right w:val="none" w:sz="0" w:space="0" w:color="auto"/>
      </w:divBdr>
    </w:div>
    <w:div w:id="494105963">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434515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468108">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06558334">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6383640">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18809726">
      <w:bodyDiv w:val="1"/>
      <w:marLeft w:val="0"/>
      <w:marRight w:val="0"/>
      <w:marTop w:val="0"/>
      <w:marBottom w:val="0"/>
      <w:divBdr>
        <w:top w:val="none" w:sz="0" w:space="0" w:color="auto"/>
        <w:left w:val="none" w:sz="0" w:space="0" w:color="auto"/>
        <w:bottom w:val="none" w:sz="0" w:space="0" w:color="auto"/>
        <w:right w:val="none" w:sz="0" w:space="0" w:color="auto"/>
      </w:divBdr>
    </w:div>
    <w:div w:id="518856794">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3251405">
      <w:bodyDiv w:val="1"/>
      <w:marLeft w:val="0"/>
      <w:marRight w:val="0"/>
      <w:marTop w:val="0"/>
      <w:marBottom w:val="0"/>
      <w:divBdr>
        <w:top w:val="none" w:sz="0" w:space="0" w:color="auto"/>
        <w:left w:val="none" w:sz="0" w:space="0" w:color="auto"/>
        <w:bottom w:val="none" w:sz="0" w:space="0" w:color="auto"/>
        <w:right w:val="none" w:sz="0" w:space="0" w:color="auto"/>
      </w:divBdr>
    </w:div>
    <w:div w:id="523980604">
      <w:bodyDiv w:val="1"/>
      <w:marLeft w:val="0"/>
      <w:marRight w:val="0"/>
      <w:marTop w:val="0"/>
      <w:marBottom w:val="0"/>
      <w:divBdr>
        <w:top w:val="none" w:sz="0" w:space="0" w:color="auto"/>
        <w:left w:val="none" w:sz="0" w:space="0" w:color="auto"/>
        <w:bottom w:val="none" w:sz="0" w:space="0" w:color="auto"/>
        <w:right w:val="none" w:sz="0" w:space="0" w:color="auto"/>
      </w:divBdr>
    </w:div>
    <w:div w:id="525751358">
      <w:bodyDiv w:val="1"/>
      <w:marLeft w:val="0"/>
      <w:marRight w:val="0"/>
      <w:marTop w:val="0"/>
      <w:marBottom w:val="0"/>
      <w:divBdr>
        <w:top w:val="none" w:sz="0" w:space="0" w:color="auto"/>
        <w:left w:val="none" w:sz="0" w:space="0" w:color="auto"/>
        <w:bottom w:val="none" w:sz="0" w:space="0" w:color="auto"/>
        <w:right w:val="none" w:sz="0" w:space="0" w:color="auto"/>
      </w:divBdr>
    </w:div>
    <w:div w:id="527136293">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759959">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3619358">
      <w:bodyDiv w:val="1"/>
      <w:marLeft w:val="0"/>
      <w:marRight w:val="0"/>
      <w:marTop w:val="0"/>
      <w:marBottom w:val="0"/>
      <w:divBdr>
        <w:top w:val="none" w:sz="0" w:space="0" w:color="auto"/>
        <w:left w:val="none" w:sz="0" w:space="0" w:color="auto"/>
        <w:bottom w:val="none" w:sz="0" w:space="0" w:color="auto"/>
        <w:right w:val="none" w:sz="0" w:space="0" w:color="auto"/>
      </w:divBdr>
    </w:div>
    <w:div w:id="53368845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8781170">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5722300">
      <w:bodyDiv w:val="1"/>
      <w:marLeft w:val="0"/>
      <w:marRight w:val="0"/>
      <w:marTop w:val="0"/>
      <w:marBottom w:val="0"/>
      <w:divBdr>
        <w:top w:val="none" w:sz="0" w:space="0" w:color="auto"/>
        <w:left w:val="none" w:sz="0" w:space="0" w:color="auto"/>
        <w:bottom w:val="none" w:sz="0" w:space="0" w:color="auto"/>
        <w:right w:val="none" w:sz="0" w:space="0" w:color="auto"/>
      </w:divBdr>
    </w:div>
    <w:div w:id="545991493">
      <w:bodyDiv w:val="1"/>
      <w:marLeft w:val="0"/>
      <w:marRight w:val="0"/>
      <w:marTop w:val="0"/>
      <w:marBottom w:val="0"/>
      <w:divBdr>
        <w:top w:val="none" w:sz="0" w:space="0" w:color="auto"/>
        <w:left w:val="none" w:sz="0" w:space="0" w:color="auto"/>
        <w:bottom w:val="none" w:sz="0" w:space="0" w:color="auto"/>
        <w:right w:val="none" w:sz="0" w:space="0" w:color="auto"/>
      </w:divBdr>
    </w:div>
    <w:div w:id="546258857">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56742077">
      <w:bodyDiv w:val="1"/>
      <w:marLeft w:val="0"/>
      <w:marRight w:val="0"/>
      <w:marTop w:val="0"/>
      <w:marBottom w:val="0"/>
      <w:divBdr>
        <w:top w:val="none" w:sz="0" w:space="0" w:color="auto"/>
        <w:left w:val="none" w:sz="0" w:space="0" w:color="auto"/>
        <w:bottom w:val="none" w:sz="0" w:space="0" w:color="auto"/>
        <w:right w:val="none" w:sz="0" w:space="0" w:color="auto"/>
      </w:divBdr>
    </w:div>
    <w:div w:id="562642225">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72082113">
      <w:bodyDiv w:val="1"/>
      <w:marLeft w:val="0"/>
      <w:marRight w:val="0"/>
      <w:marTop w:val="0"/>
      <w:marBottom w:val="0"/>
      <w:divBdr>
        <w:top w:val="none" w:sz="0" w:space="0" w:color="auto"/>
        <w:left w:val="none" w:sz="0" w:space="0" w:color="auto"/>
        <w:bottom w:val="none" w:sz="0" w:space="0" w:color="auto"/>
        <w:right w:val="none" w:sz="0" w:space="0" w:color="auto"/>
      </w:divBdr>
    </w:div>
    <w:div w:id="580261238">
      <w:bodyDiv w:val="1"/>
      <w:marLeft w:val="0"/>
      <w:marRight w:val="0"/>
      <w:marTop w:val="0"/>
      <w:marBottom w:val="0"/>
      <w:divBdr>
        <w:top w:val="none" w:sz="0" w:space="0" w:color="auto"/>
        <w:left w:val="none" w:sz="0" w:space="0" w:color="auto"/>
        <w:bottom w:val="none" w:sz="0" w:space="0" w:color="auto"/>
        <w:right w:val="none" w:sz="0" w:space="0" w:color="auto"/>
      </w:divBdr>
    </w:div>
    <w:div w:id="580991736">
      <w:bodyDiv w:val="1"/>
      <w:marLeft w:val="0"/>
      <w:marRight w:val="0"/>
      <w:marTop w:val="0"/>
      <w:marBottom w:val="0"/>
      <w:divBdr>
        <w:top w:val="none" w:sz="0" w:space="0" w:color="auto"/>
        <w:left w:val="none" w:sz="0" w:space="0" w:color="auto"/>
        <w:bottom w:val="none" w:sz="0" w:space="0" w:color="auto"/>
        <w:right w:val="none" w:sz="0" w:space="0" w:color="auto"/>
      </w:divBdr>
    </w:div>
    <w:div w:id="581598245">
      <w:bodyDiv w:val="1"/>
      <w:marLeft w:val="0"/>
      <w:marRight w:val="0"/>
      <w:marTop w:val="0"/>
      <w:marBottom w:val="0"/>
      <w:divBdr>
        <w:top w:val="none" w:sz="0" w:space="0" w:color="auto"/>
        <w:left w:val="none" w:sz="0" w:space="0" w:color="auto"/>
        <w:bottom w:val="none" w:sz="0" w:space="0" w:color="auto"/>
        <w:right w:val="none" w:sz="0" w:space="0" w:color="auto"/>
      </w:divBdr>
    </w:div>
    <w:div w:id="583032846">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88192793">
      <w:bodyDiv w:val="1"/>
      <w:marLeft w:val="0"/>
      <w:marRight w:val="0"/>
      <w:marTop w:val="0"/>
      <w:marBottom w:val="0"/>
      <w:divBdr>
        <w:top w:val="none" w:sz="0" w:space="0" w:color="auto"/>
        <w:left w:val="none" w:sz="0" w:space="0" w:color="auto"/>
        <w:bottom w:val="none" w:sz="0" w:space="0" w:color="auto"/>
        <w:right w:val="none" w:sz="0" w:space="0" w:color="auto"/>
      </w:divBdr>
    </w:div>
    <w:div w:id="591548226">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5601377">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5425804">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08202184">
      <w:bodyDiv w:val="1"/>
      <w:marLeft w:val="0"/>
      <w:marRight w:val="0"/>
      <w:marTop w:val="0"/>
      <w:marBottom w:val="0"/>
      <w:divBdr>
        <w:top w:val="none" w:sz="0" w:space="0" w:color="auto"/>
        <w:left w:val="none" w:sz="0" w:space="0" w:color="auto"/>
        <w:bottom w:val="none" w:sz="0" w:space="0" w:color="auto"/>
        <w:right w:val="none" w:sz="0" w:space="0" w:color="auto"/>
      </w:divBdr>
    </w:div>
    <w:div w:id="609241797">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380385">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2424726">
      <w:bodyDiv w:val="1"/>
      <w:marLeft w:val="0"/>
      <w:marRight w:val="0"/>
      <w:marTop w:val="0"/>
      <w:marBottom w:val="0"/>
      <w:divBdr>
        <w:top w:val="none" w:sz="0" w:space="0" w:color="auto"/>
        <w:left w:val="none" w:sz="0" w:space="0" w:color="auto"/>
        <w:bottom w:val="none" w:sz="0" w:space="0" w:color="auto"/>
        <w:right w:val="none" w:sz="0" w:space="0" w:color="auto"/>
      </w:divBdr>
    </w:div>
    <w:div w:id="623391655">
      <w:bodyDiv w:val="1"/>
      <w:marLeft w:val="0"/>
      <w:marRight w:val="0"/>
      <w:marTop w:val="0"/>
      <w:marBottom w:val="0"/>
      <w:divBdr>
        <w:top w:val="none" w:sz="0" w:space="0" w:color="auto"/>
        <w:left w:val="none" w:sz="0" w:space="0" w:color="auto"/>
        <w:bottom w:val="none" w:sz="0" w:space="0" w:color="auto"/>
        <w:right w:val="none" w:sz="0" w:space="0" w:color="auto"/>
      </w:divBdr>
    </w:div>
    <w:div w:id="624697113">
      <w:bodyDiv w:val="1"/>
      <w:marLeft w:val="0"/>
      <w:marRight w:val="0"/>
      <w:marTop w:val="0"/>
      <w:marBottom w:val="0"/>
      <w:divBdr>
        <w:top w:val="none" w:sz="0" w:space="0" w:color="auto"/>
        <w:left w:val="none" w:sz="0" w:space="0" w:color="auto"/>
        <w:bottom w:val="none" w:sz="0" w:space="0" w:color="auto"/>
        <w:right w:val="none" w:sz="0" w:space="0" w:color="auto"/>
      </w:divBdr>
    </w:div>
    <w:div w:id="624852921">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2443365">
      <w:bodyDiv w:val="1"/>
      <w:marLeft w:val="0"/>
      <w:marRight w:val="0"/>
      <w:marTop w:val="0"/>
      <w:marBottom w:val="0"/>
      <w:divBdr>
        <w:top w:val="none" w:sz="0" w:space="0" w:color="auto"/>
        <w:left w:val="none" w:sz="0" w:space="0" w:color="auto"/>
        <w:bottom w:val="none" w:sz="0" w:space="0" w:color="auto"/>
        <w:right w:val="none" w:sz="0" w:space="0" w:color="auto"/>
      </w:divBdr>
    </w:div>
    <w:div w:id="633174153">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38271379">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1734272">
      <w:bodyDiv w:val="1"/>
      <w:marLeft w:val="0"/>
      <w:marRight w:val="0"/>
      <w:marTop w:val="0"/>
      <w:marBottom w:val="0"/>
      <w:divBdr>
        <w:top w:val="none" w:sz="0" w:space="0" w:color="auto"/>
        <w:left w:val="none" w:sz="0" w:space="0" w:color="auto"/>
        <w:bottom w:val="none" w:sz="0" w:space="0" w:color="auto"/>
        <w:right w:val="none" w:sz="0" w:space="0" w:color="auto"/>
      </w:divBdr>
    </w:div>
    <w:div w:id="643197779">
      <w:bodyDiv w:val="1"/>
      <w:marLeft w:val="0"/>
      <w:marRight w:val="0"/>
      <w:marTop w:val="0"/>
      <w:marBottom w:val="0"/>
      <w:divBdr>
        <w:top w:val="none" w:sz="0" w:space="0" w:color="auto"/>
        <w:left w:val="none" w:sz="0" w:space="0" w:color="auto"/>
        <w:bottom w:val="none" w:sz="0" w:space="0" w:color="auto"/>
        <w:right w:val="none" w:sz="0" w:space="0" w:color="auto"/>
      </w:divBdr>
    </w:div>
    <w:div w:id="643391103">
      <w:bodyDiv w:val="1"/>
      <w:marLeft w:val="0"/>
      <w:marRight w:val="0"/>
      <w:marTop w:val="0"/>
      <w:marBottom w:val="0"/>
      <w:divBdr>
        <w:top w:val="none" w:sz="0" w:space="0" w:color="auto"/>
        <w:left w:val="none" w:sz="0" w:space="0" w:color="auto"/>
        <w:bottom w:val="none" w:sz="0" w:space="0" w:color="auto"/>
        <w:right w:val="none" w:sz="0" w:space="0" w:color="auto"/>
      </w:divBdr>
    </w:div>
    <w:div w:id="644316145">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48678637">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220472">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5109491">
      <w:bodyDiv w:val="1"/>
      <w:marLeft w:val="0"/>
      <w:marRight w:val="0"/>
      <w:marTop w:val="0"/>
      <w:marBottom w:val="0"/>
      <w:divBdr>
        <w:top w:val="none" w:sz="0" w:space="0" w:color="auto"/>
        <w:left w:val="none" w:sz="0" w:space="0" w:color="auto"/>
        <w:bottom w:val="none" w:sz="0" w:space="0" w:color="auto"/>
        <w:right w:val="none" w:sz="0" w:space="0" w:color="auto"/>
      </w:divBdr>
    </w:div>
    <w:div w:id="656615000">
      <w:bodyDiv w:val="1"/>
      <w:marLeft w:val="0"/>
      <w:marRight w:val="0"/>
      <w:marTop w:val="0"/>
      <w:marBottom w:val="0"/>
      <w:divBdr>
        <w:top w:val="none" w:sz="0" w:space="0" w:color="auto"/>
        <w:left w:val="none" w:sz="0" w:space="0" w:color="auto"/>
        <w:bottom w:val="none" w:sz="0" w:space="0" w:color="auto"/>
        <w:right w:val="none" w:sz="0" w:space="0" w:color="auto"/>
      </w:divBdr>
    </w:div>
    <w:div w:id="659386103">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0888064">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389944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747291">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69793380">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5808793">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79967188">
      <w:bodyDiv w:val="1"/>
      <w:marLeft w:val="0"/>
      <w:marRight w:val="0"/>
      <w:marTop w:val="0"/>
      <w:marBottom w:val="0"/>
      <w:divBdr>
        <w:top w:val="none" w:sz="0" w:space="0" w:color="auto"/>
        <w:left w:val="none" w:sz="0" w:space="0" w:color="auto"/>
        <w:bottom w:val="none" w:sz="0" w:space="0" w:color="auto"/>
        <w:right w:val="none" w:sz="0" w:space="0" w:color="auto"/>
      </w:divBdr>
    </w:div>
    <w:div w:id="680468338">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1399678">
      <w:bodyDiv w:val="1"/>
      <w:marLeft w:val="0"/>
      <w:marRight w:val="0"/>
      <w:marTop w:val="0"/>
      <w:marBottom w:val="0"/>
      <w:divBdr>
        <w:top w:val="none" w:sz="0" w:space="0" w:color="auto"/>
        <w:left w:val="none" w:sz="0" w:space="0" w:color="auto"/>
        <w:bottom w:val="none" w:sz="0" w:space="0" w:color="auto"/>
        <w:right w:val="none" w:sz="0" w:space="0" w:color="auto"/>
      </w:divBdr>
    </w:div>
    <w:div w:id="682587599">
      <w:bodyDiv w:val="1"/>
      <w:marLeft w:val="0"/>
      <w:marRight w:val="0"/>
      <w:marTop w:val="0"/>
      <w:marBottom w:val="0"/>
      <w:divBdr>
        <w:top w:val="none" w:sz="0" w:space="0" w:color="auto"/>
        <w:left w:val="none" w:sz="0" w:space="0" w:color="auto"/>
        <w:bottom w:val="none" w:sz="0" w:space="0" w:color="auto"/>
        <w:right w:val="none" w:sz="0" w:space="0" w:color="auto"/>
      </w:divBdr>
    </w:div>
    <w:div w:id="683628666">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3730085">
      <w:bodyDiv w:val="1"/>
      <w:marLeft w:val="0"/>
      <w:marRight w:val="0"/>
      <w:marTop w:val="0"/>
      <w:marBottom w:val="0"/>
      <w:divBdr>
        <w:top w:val="none" w:sz="0" w:space="0" w:color="auto"/>
        <w:left w:val="none" w:sz="0" w:space="0" w:color="auto"/>
        <w:bottom w:val="none" w:sz="0" w:space="0" w:color="auto"/>
        <w:right w:val="none" w:sz="0" w:space="0" w:color="auto"/>
      </w:divBdr>
    </w:div>
    <w:div w:id="695154714">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0667120">
      <w:bodyDiv w:val="1"/>
      <w:marLeft w:val="0"/>
      <w:marRight w:val="0"/>
      <w:marTop w:val="0"/>
      <w:marBottom w:val="0"/>
      <w:divBdr>
        <w:top w:val="none" w:sz="0" w:space="0" w:color="auto"/>
        <w:left w:val="none" w:sz="0" w:space="0" w:color="auto"/>
        <w:bottom w:val="none" w:sz="0" w:space="0" w:color="auto"/>
        <w:right w:val="none" w:sz="0" w:space="0" w:color="auto"/>
      </w:divBdr>
    </w:div>
    <w:div w:id="700932794">
      <w:bodyDiv w:val="1"/>
      <w:marLeft w:val="0"/>
      <w:marRight w:val="0"/>
      <w:marTop w:val="0"/>
      <w:marBottom w:val="0"/>
      <w:divBdr>
        <w:top w:val="none" w:sz="0" w:space="0" w:color="auto"/>
        <w:left w:val="none" w:sz="0" w:space="0" w:color="auto"/>
        <w:bottom w:val="none" w:sz="0" w:space="0" w:color="auto"/>
        <w:right w:val="none" w:sz="0" w:space="0" w:color="auto"/>
      </w:divBdr>
    </w:div>
    <w:div w:id="701512582">
      <w:bodyDiv w:val="1"/>
      <w:marLeft w:val="0"/>
      <w:marRight w:val="0"/>
      <w:marTop w:val="0"/>
      <w:marBottom w:val="0"/>
      <w:divBdr>
        <w:top w:val="none" w:sz="0" w:space="0" w:color="auto"/>
        <w:left w:val="none" w:sz="0" w:space="0" w:color="auto"/>
        <w:bottom w:val="none" w:sz="0" w:space="0" w:color="auto"/>
        <w:right w:val="none" w:sz="0" w:space="0" w:color="auto"/>
      </w:divBdr>
    </w:div>
    <w:div w:id="7015937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4864037">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09822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10231477">
      <w:bodyDiv w:val="1"/>
      <w:marLeft w:val="0"/>
      <w:marRight w:val="0"/>
      <w:marTop w:val="0"/>
      <w:marBottom w:val="0"/>
      <w:divBdr>
        <w:top w:val="none" w:sz="0" w:space="0" w:color="auto"/>
        <w:left w:val="none" w:sz="0" w:space="0" w:color="auto"/>
        <w:bottom w:val="none" w:sz="0" w:space="0" w:color="auto"/>
        <w:right w:val="none" w:sz="0" w:space="0" w:color="auto"/>
      </w:divBdr>
    </w:div>
    <w:div w:id="713384440">
      <w:bodyDiv w:val="1"/>
      <w:marLeft w:val="0"/>
      <w:marRight w:val="0"/>
      <w:marTop w:val="0"/>
      <w:marBottom w:val="0"/>
      <w:divBdr>
        <w:top w:val="none" w:sz="0" w:space="0" w:color="auto"/>
        <w:left w:val="none" w:sz="0" w:space="0" w:color="auto"/>
        <w:bottom w:val="none" w:sz="0" w:space="0" w:color="auto"/>
        <w:right w:val="none" w:sz="0" w:space="0" w:color="auto"/>
      </w:divBdr>
    </w:div>
    <w:div w:id="715006717">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3601720">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28967014">
      <w:bodyDiv w:val="1"/>
      <w:marLeft w:val="0"/>
      <w:marRight w:val="0"/>
      <w:marTop w:val="0"/>
      <w:marBottom w:val="0"/>
      <w:divBdr>
        <w:top w:val="none" w:sz="0" w:space="0" w:color="auto"/>
        <w:left w:val="none" w:sz="0" w:space="0" w:color="auto"/>
        <w:bottom w:val="none" w:sz="0" w:space="0" w:color="auto"/>
        <w:right w:val="none" w:sz="0" w:space="0" w:color="auto"/>
      </w:divBdr>
    </w:div>
    <w:div w:id="729353063">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5249895">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7558482">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53077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2947915">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54522726">
      <w:bodyDiv w:val="1"/>
      <w:marLeft w:val="0"/>
      <w:marRight w:val="0"/>
      <w:marTop w:val="0"/>
      <w:marBottom w:val="0"/>
      <w:divBdr>
        <w:top w:val="none" w:sz="0" w:space="0" w:color="auto"/>
        <w:left w:val="none" w:sz="0" w:space="0" w:color="auto"/>
        <w:bottom w:val="none" w:sz="0" w:space="0" w:color="auto"/>
        <w:right w:val="none" w:sz="0" w:space="0" w:color="auto"/>
      </w:divBdr>
    </w:div>
    <w:div w:id="757947434">
      <w:bodyDiv w:val="1"/>
      <w:marLeft w:val="0"/>
      <w:marRight w:val="0"/>
      <w:marTop w:val="0"/>
      <w:marBottom w:val="0"/>
      <w:divBdr>
        <w:top w:val="none" w:sz="0" w:space="0" w:color="auto"/>
        <w:left w:val="none" w:sz="0" w:space="0" w:color="auto"/>
        <w:bottom w:val="none" w:sz="0" w:space="0" w:color="auto"/>
        <w:right w:val="none" w:sz="0" w:space="0" w:color="auto"/>
      </w:divBdr>
    </w:div>
    <w:div w:id="759957913">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4109695">
      <w:bodyDiv w:val="1"/>
      <w:marLeft w:val="0"/>
      <w:marRight w:val="0"/>
      <w:marTop w:val="0"/>
      <w:marBottom w:val="0"/>
      <w:divBdr>
        <w:top w:val="none" w:sz="0" w:space="0" w:color="auto"/>
        <w:left w:val="none" w:sz="0" w:space="0" w:color="auto"/>
        <w:bottom w:val="none" w:sz="0" w:space="0" w:color="auto"/>
        <w:right w:val="none" w:sz="0" w:space="0" w:color="auto"/>
      </w:divBdr>
    </w:div>
    <w:div w:id="764686826">
      <w:bodyDiv w:val="1"/>
      <w:marLeft w:val="0"/>
      <w:marRight w:val="0"/>
      <w:marTop w:val="0"/>
      <w:marBottom w:val="0"/>
      <w:divBdr>
        <w:top w:val="none" w:sz="0" w:space="0" w:color="auto"/>
        <w:left w:val="none" w:sz="0" w:space="0" w:color="auto"/>
        <w:bottom w:val="none" w:sz="0" w:space="0" w:color="auto"/>
        <w:right w:val="none" w:sz="0" w:space="0" w:color="auto"/>
      </w:divBdr>
    </w:div>
    <w:div w:id="766072528">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7383763">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131410">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4786047">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5514840">
      <w:bodyDiv w:val="1"/>
      <w:marLeft w:val="0"/>
      <w:marRight w:val="0"/>
      <w:marTop w:val="0"/>
      <w:marBottom w:val="0"/>
      <w:divBdr>
        <w:top w:val="none" w:sz="0" w:space="0" w:color="auto"/>
        <w:left w:val="none" w:sz="0" w:space="0" w:color="auto"/>
        <w:bottom w:val="none" w:sz="0" w:space="0" w:color="auto"/>
        <w:right w:val="none" w:sz="0" w:space="0" w:color="auto"/>
      </w:divBdr>
    </w:div>
    <w:div w:id="775751029">
      <w:bodyDiv w:val="1"/>
      <w:marLeft w:val="0"/>
      <w:marRight w:val="0"/>
      <w:marTop w:val="0"/>
      <w:marBottom w:val="0"/>
      <w:divBdr>
        <w:top w:val="none" w:sz="0" w:space="0" w:color="auto"/>
        <w:left w:val="none" w:sz="0" w:space="0" w:color="auto"/>
        <w:bottom w:val="none" w:sz="0" w:space="0" w:color="auto"/>
        <w:right w:val="none" w:sz="0" w:space="0" w:color="auto"/>
      </w:divBdr>
    </w:div>
    <w:div w:id="776022152">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06451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77988304">
      <w:bodyDiv w:val="1"/>
      <w:marLeft w:val="0"/>
      <w:marRight w:val="0"/>
      <w:marTop w:val="0"/>
      <w:marBottom w:val="0"/>
      <w:divBdr>
        <w:top w:val="none" w:sz="0" w:space="0" w:color="auto"/>
        <w:left w:val="none" w:sz="0" w:space="0" w:color="auto"/>
        <w:bottom w:val="none" w:sz="0" w:space="0" w:color="auto"/>
        <w:right w:val="none" w:sz="0" w:space="0" w:color="auto"/>
      </w:divBdr>
    </w:div>
    <w:div w:id="780876634">
      <w:bodyDiv w:val="1"/>
      <w:marLeft w:val="0"/>
      <w:marRight w:val="0"/>
      <w:marTop w:val="0"/>
      <w:marBottom w:val="0"/>
      <w:divBdr>
        <w:top w:val="none" w:sz="0" w:space="0" w:color="auto"/>
        <w:left w:val="none" w:sz="0" w:space="0" w:color="auto"/>
        <w:bottom w:val="none" w:sz="0" w:space="0" w:color="auto"/>
        <w:right w:val="none" w:sz="0" w:space="0" w:color="auto"/>
      </w:divBdr>
    </w:div>
    <w:div w:id="782457597">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376829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6117461">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2749397">
      <w:bodyDiv w:val="1"/>
      <w:marLeft w:val="0"/>
      <w:marRight w:val="0"/>
      <w:marTop w:val="0"/>
      <w:marBottom w:val="0"/>
      <w:divBdr>
        <w:top w:val="none" w:sz="0" w:space="0" w:color="auto"/>
        <w:left w:val="none" w:sz="0" w:space="0" w:color="auto"/>
        <w:bottom w:val="none" w:sz="0" w:space="0" w:color="auto"/>
        <w:right w:val="none" w:sz="0" w:space="0" w:color="auto"/>
      </w:divBdr>
    </w:div>
    <w:div w:id="793333734">
      <w:bodyDiv w:val="1"/>
      <w:marLeft w:val="0"/>
      <w:marRight w:val="0"/>
      <w:marTop w:val="0"/>
      <w:marBottom w:val="0"/>
      <w:divBdr>
        <w:top w:val="none" w:sz="0" w:space="0" w:color="auto"/>
        <w:left w:val="none" w:sz="0" w:space="0" w:color="auto"/>
        <w:bottom w:val="none" w:sz="0" w:space="0" w:color="auto"/>
        <w:right w:val="none" w:sz="0" w:space="0" w:color="auto"/>
      </w:divBdr>
    </w:div>
    <w:div w:id="79417921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799304079">
      <w:bodyDiv w:val="1"/>
      <w:marLeft w:val="0"/>
      <w:marRight w:val="0"/>
      <w:marTop w:val="0"/>
      <w:marBottom w:val="0"/>
      <w:divBdr>
        <w:top w:val="none" w:sz="0" w:space="0" w:color="auto"/>
        <w:left w:val="none" w:sz="0" w:space="0" w:color="auto"/>
        <w:bottom w:val="none" w:sz="0" w:space="0" w:color="auto"/>
        <w:right w:val="none" w:sz="0" w:space="0" w:color="auto"/>
      </w:divBdr>
    </w:div>
    <w:div w:id="801846840">
      <w:bodyDiv w:val="1"/>
      <w:marLeft w:val="0"/>
      <w:marRight w:val="0"/>
      <w:marTop w:val="0"/>
      <w:marBottom w:val="0"/>
      <w:divBdr>
        <w:top w:val="none" w:sz="0" w:space="0" w:color="auto"/>
        <w:left w:val="none" w:sz="0" w:space="0" w:color="auto"/>
        <w:bottom w:val="none" w:sz="0" w:space="0" w:color="auto"/>
        <w:right w:val="none" w:sz="0" w:space="0" w:color="auto"/>
      </w:divBdr>
    </w:div>
    <w:div w:id="80296833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09396363">
      <w:bodyDiv w:val="1"/>
      <w:marLeft w:val="0"/>
      <w:marRight w:val="0"/>
      <w:marTop w:val="0"/>
      <w:marBottom w:val="0"/>
      <w:divBdr>
        <w:top w:val="none" w:sz="0" w:space="0" w:color="auto"/>
        <w:left w:val="none" w:sz="0" w:space="0" w:color="auto"/>
        <w:bottom w:val="none" w:sz="0" w:space="0" w:color="auto"/>
        <w:right w:val="none" w:sz="0" w:space="0" w:color="auto"/>
      </w:divBdr>
    </w:div>
    <w:div w:id="814029540">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18418262">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0850448">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24933217">
      <w:bodyDiv w:val="1"/>
      <w:marLeft w:val="0"/>
      <w:marRight w:val="0"/>
      <w:marTop w:val="0"/>
      <w:marBottom w:val="0"/>
      <w:divBdr>
        <w:top w:val="none" w:sz="0" w:space="0" w:color="auto"/>
        <w:left w:val="none" w:sz="0" w:space="0" w:color="auto"/>
        <w:bottom w:val="none" w:sz="0" w:space="0" w:color="auto"/>
        <w:right w:val="none" w:sz="0" w:space="0" w:color="auto"/>
      </w:divBdr>
    </w:div>
    <w:div w:id="825978729">
      <w:bodyDiv w:val="1"/>
      <w:marLeft w:val="0"/>
      <w:marRight w:val="0"/>
      <w:marTop w:val="0"/>
      <w:marBottom w:val="0"/>
      <w:divBdr>
        <w:top w:val="none" w:sz="0" w:space="0" w:color="auto"/>
        <w:left w:val="none" w:sz="0" w:space="0" w:color="auto"/>
        <w:bottom w:val="none" w:sz="0" w:space="0" w:color="auto"/>
        <w:right w:val="none" w:sz="0" w:space="0" w:color="auto"/>
      </w:divBdr>
    </w:div>
    <w:div w:id="826215583">
      <w:bodyDiv w:val="1"/>
      <w:marLeft w:val="0"/>
      <w:marRight w:val="0"/>
      <w:marTop w:val="0"/>
      <w:marBottom w:val="0"/>
      <w:divBdr>
        <w:top w:val="none" w:sz="0" w:space="0" w:color="auto"/>
        <w:left w:val="none" w:sz="0" w:space="0" w:color="auto"/>
        <w:bottom w:val="none" w:sz="0" w:space="0" w:color="auto"/>
        <w:right w:val="none" w:sz="0" w:space="0" w:color="auto"/>
      </w:divBdr>
    </w:div>
    <w:div w:id="827861799">
      <w:bodyDiv w:val="1"/>
      <w:marLeft w:val="0"/>
      <w:marRight w:val="0"/>
      <w:marTop w:val="0"/>
      <w:marBottom w:val="0"/>
      <w:divBdr>
        <w:top w:val="none" w:sz="0" w:space="0" w:color="auto"/>
        <w:left w:val="none" w:sz="0" w:space="0" w:color="auto"/>
        <w:bottom w:val="none" w:sz="0" w:space="0" w:color="auto"/>
        <w:right w:val="none" w:sz="0" w:space="0" w:color="auto"/>
      </w:divBdr>
    </w:div>
    <w:div w:id="830028328">
      <w:bodyDiv w:val="1"/>
      <w:marLeft w:val="0"/>
      <w:marRight w:val="0"/>
      <w:marTop w:val="0"/>
      <w:marBottom w:val="0"/>
      <w:divBdr>
        <w:top w:val="none" w:sz="0" w:space="0" w:color="auto"/>
        <w:left w:val="none" w:sz="0" w:space="0" w:color="auto"/>
        <w:bottom w:val="none" w:sz="0" w:space="0" w:color="auto"/>
        <w:right w:val="none" w:sz="0" w:space="0" w:color="auto"/>
      </w:divBdr>
    </w:div>
    <w:div w:id="830144583">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2919181">
      <w:bodyDiv w:val="1"/>
      <w:marLeft w:val="0"/>
      <w:marRight w:val="0"/>
      <w:marTop w:val="0"/>
      <w:marBottom w:val="0"/>
      <w:divBdr>
        <w:top w:val="none" w:sz="0" w:space="0" w:color="auto"/>
        <w:left w:val="none" w:sz="0" w:space="0" w:color="auto"/>
        <w:bottom w:val="none" w:sz="0" w:space="0" w:color="auto"/>
        <w:right w:val="none" w:sz="0" w:space="0" w:color="auto"/>
      </w:divBdr>
    </w:div>
    <w:div w:id="835729841">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4437794">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222834">
      <w:bodyDiv w:val="1"/>
      <w:marLeft w:val="0"/>
      <w:marRight w:val="0"/>
      <w:marTop w:val="0"/>
      <w:marBottom w:val="0"/>
      <w:divBdr>
        <w:top w:val="none" w:sz="0" w:space="0" w:color="auto"/>
        <w:left w:val="none" w:sz="0" w:space="0" w:color="auto"/>
        <w:bottom w:val="none" w:sz="0" w:space="0" w:color="auto"/>
        <w:right w:val="none" w:sz="0" w:space="0" w:color="auto"/>
      </w:divBdr>
    </w:div>
    <w:div w:id="85026478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183744">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3298807">
      <w:bodyDiv w:val="1"/>
      <w:marLeft w:val="0"/>
      <w:marRight w:val="0"/>
      <w:marTop w:val="0"/>
      <w:marBottom w:val="0"/>
      <w:divBdr>
        <w:top w:val="none" w:sz="0" w:space="0" w:color="auto"/>
        <w:left w:val="none" w:sz="0" w:space="0" w:color="auto"/>
        <w:bottom w:val="none" w:sz="0" w:space="0" w:color="auto"/>
        <w:right w:val="none" w:sz="0" w:space="0" w:color="auto"/>
      </w:divBdr>
    </w:div>
    <w:div w:id="854030260">
      <w:bodyDiv w:val="1"/>
      <w:marLeft w:val="0"/>
      <w:marRight w:val="0"/>
      <w:marTop w:val="0"/>
      <w:marBottom w:val="0"/>
      <w:divBdr>
        <w:top w:val="none" w:sz="0" w:space="0" w:color="auto"/>
        <w:left w:val="none" w:sz="0" w:space="0" w:color="auto"/>
        <w:bottom w:val="none" w:sz="0" w:space="0" w:color="auto"/>
        <w:right w:val="none" w:sz="0" w:space="0" w:color="auto"/>
      </w:divBdr>
    </w:div>
    <w:div w:id="856961878">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2479860">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05425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69878675">
      <w:bodyDiv w:val="1"/>
      <w:marLeft w:val="0"/>
      <w:marRight w:val="0"/>
      <w:marTop w:val="0"/>
      <w:marBottom w:val="0"/>
      <w:divBdr>
        <w:top w:val="none" w:sz="0" w:space="0" w:color="auto"/>
        <w:left w:val="none" w:sz="0" w:space="0" w:color="auto"/>
        <w:bottom w:val="none" w:sz="0" w:space="0" w:color="auto"/>
        <w:right w:val="none" w:sz="0" w:space="0" w:color="auto"/>
      </w:divBdr>
    </w:div>
    <w:div w:id="870530154">
      <w:bodyDiv w:val="1"/>
      <w:marLeft w:val="0"/>
      <w:marRight w:val="0"/>
      <w:marTop w:val="0"/>
      <w:marBottom w:val="0"/>
      <w:divBdr>
        <w:top w:val="none" w:sz="0" w:space="0" w:color="auto"/>
        <w:left w:val="none" w:sz="0" w:space="0" w:color="auto"/>
        <w:bottom w:val="none" w:sz="0" w:space="0" w:color="auto"/>
        <w:right w:val="none" w:sz="0" w:space="0" w:color="auto"/>
      </w:divBdr>
    </w:div>
    <w:div w:id="870722316">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145695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5502115">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85066704">
      <w:bodyDiv w:val="1"/>
      <w:marLeft w:val="0"/>
      <w:marRight w:val="0"/>
      <w:marTop w:val="0"/>
      <w:marBottom w:val="0"/>
      <w:divBdr>
        <w:top w:val="none" w:sz="0" w:space="0" w:color="auto"/>
        <w:left w:val="none" w:sz="0" w:space="0" w:color="auto"/>
        <w:bottom w:val="none" w:sz="0" w:space="0" w:color="auto"/>
        <w:right w:val="none" w:sz="0" w:space="0" w:color="auto"/>
      </w:divBdr>
    </w:div>
    <w:div w:id="887685311">
      <w:bodyDiv w:val="1"/>
      <w:marLeft w:val="0"/>
      <w:marRight w:val="0"/>
      <w:marTop w:val="0"/>
      <w:marBottom w:val="0"/>
      <w:divBdr>
        <w:top w:val="none" w:sz="0" w:space="0" w:color="auto"/>
        <w:left w:val="none" w:sz="0" w:space="0" w:color="auto"/>
        <w:bottom w:val="none" w:sz="0" w:space="0" w:color="auto"/>
        <w:right w:val="none" w:sz="0" w:space="0" w:color="auto"/>
      </w:divBdr>
    </w:div>
    <w:div w:id="888810361">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2734839">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896160554">
      <w:bodyDiv w:val="1"/>
      <w:marLeft w:val="0"/>
      <w:marRight w:val="0"/>
      <w:marTop w:val="0"/>
      <w:marBottom w:val="0"/>
      <w:divBdr>
        <w:top w:val="none" w:sz="0" w:space="0" w:color="auto"/>
        <w:left w:val="none" w:sz="0" w:space="0" w:color="auto"/>
        <w:bottom w:val="none" w:sz="0" w:space="0" w:color="auto"/>
        <w:right w:val="none" w:sz="0" w:space="0" w:color="auto"/>
      </w:divBdr>
    </w:div>
    <w:div w:id="896861893">
      <w:bodyDiv w:val="1"/>
      <w:marLeft w:val="0"/>
      <w:marRight w:val="0"/>
      <w:marTop w:val="0"/>
      <w:marBottom w:val="0"/>
      <w:divBdr>
        <w:top w:val="none" w:sz="0" w:space="0" w:color="auto"/>
        <w:left w:val="none" w:sz="0" w:space="0" w:color="auto"/>
        <w:bottom w:val="none" w:sz="0" w:space="0" w:color="auto"/>
        <w:right w:val="none" w:sz="0" w:space="0" w:color="auto"/>
      </w:divBdr>
    </w:div>
    <w:div w:id="902905534">
      <w:bodyDiv w:val="1"/>
      <w:marLeft w:val="0"/>
      <w:marRight w:val="0"/>
      <w:marTop w:val="0"/>
      <w:marBottom w:val="0"/>
      <w:divBdr>
        <w:top w:val="none" w:sz="0" w:space="0" w:color="auto"/>
        <w:left w:val="none" w:sz="0" w:space="0" w:color="auto"/>
        <w:bottom w:val="none" w:sz="0" w:space="0" w:color="auto"/>
        <w:right w:val="none" w:sz="0" w:space="0" w:color="auto"/>
      </w:divBdr>
    </w:div>
    <w:div w:id="908805997">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093880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0120303">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8489836">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0799399">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3148539">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655722">
      <w:bodyDiv w:val="1"/>
      <w:marLeft w:val="0"/>
      <w:marRight w:val="0"/>
      <w:marTop w:val="0"/>
      <w:marBottom w:val="0"/>
      <w:divBdr>
        <w:top w:val="none" w:sz="0" w:space="0" w:color="auto"/>
        <w:left w:val="none" w:sz="0" w:space="0" w:color="auto"/>
        <w:bottom w:val="none" w:sz="0" w:space="0" w:color="auto"/>
        <w:right w:val="none" w:sz="0" w:space="0" w:color="auto"/>
      </w:divBdr>
    </w:div>
    <w:div w:id="927273848">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7353138">
      <w:bodyDiv w:val="1"/>
      <w:marLeft w:val="0"/>
      <w:marRight w:val="0"/>
      <w:marTop w:val="0"/>
      <w:marBottom w:val="0"/>
      <w:divBdr>
        <w:top w:val="none" w:sz="0" w:space="0" w:color="auto"/>
        <w:left w:val="none" w:sz="0" w:space="0" w:color="auto"/>
        <w:bottom w:val="none" w:sz="0" w:space="0" w:color="auto"/>
        <w:right w:val="none" w:sz="0" w:space="0" w:color="auto"/>
      </w:divBdr>
    </w:div>
    <w:div w:id="927620586">
      <w:bodyDiv w:val="1"/>
      <w:marLeft w:val="0"/>
      <w:marRight w:val="0"/>
      <w:marTop w:val="0"/>
      <w:marBottom w:val="0"/>
      <w:divBdr>
        <w:top w:val="none" w:sz="0" w:space="0" w:color="auto"/>
        <w:left w:val="none" w:sz="0" w:space="0" w:color="auto"/>
        <w:bottom w:val="none" w:sz="0" w:space="0" w:color="auto"/>
        <w:right w:val="none" w:sz="0" w:space="0" w:color="auto"/>
      </w:divBdr>
    </w:div>
    <w:div w:id="928123112">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1760050">
      <w:bodyDiv w:val="1"/>
      <w:marLeft w:val="0"/>
      <w:marRight w:val="0"/>
      <w:marTop w:val="0"/>
      <w:marBottom w:val="0"/>
      <w:divBdr>
        <w:top w:val="none" w:sz="0" w:space="0" w:color="auto"/>
        <w:left w:val="none" w:sz="0" w:space="0" w:color="auto"/>
        <w:bottom w:val="none" w:sz="0" w:space="0" w:color="auto"/>
        <w:right w:val="none" w:sz="0" w:space="0" w:color="auto"/>
      </w:divBdr>
    </w:div>
    <w:div w:id="944000217">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49120426">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259906">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7108872">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59385328">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1544734">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5814625">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129410">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1835381">
      <w:bodyDiv w:val="1"/>
      <w:marLeft w:val="0"/>
      <w:marRight w:val="0"/>
      <w:marTop w:val="0"/>
      <w:marBottom w:val="0"/>
      <w:divBdr>
        <w:top w:val="none" w:sz="0" w:space="0" w:color="auto"/>
        <w:left w:val="none" w:sz="0" w:space="0" w:color="auto"/>
        <w:bottom w:val="none" w:sz="0" w:space="0" w:color="auto"/>
        <w:right w:val="none" w:sz="0" w:space="0" w:color="auto"/>
      </w:divBdr>
    </w:div>
    <w:div w:id="973557420">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2731610">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4894624">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0210991">
      <w:bodyDiv w:val="1"/>
      <w:marLeft w:val="0"/>
      <w:marRight w:val="0"/>
      <w:marTop w:val="0"/>
      <w:marBottom w:val="0"/>
      <w:divBdr>
        <w:top w:val="none" w:sz="0" w:space="0" w:color="auto"/>
        <w:left w:val="none" w:sz="0" w:space="0" w:color="auto"/>
        <w:bottom w:val="none" w:sz="0" w:space="0" w:color="auto"/>
        <w:right w:val="none" w:sz="0" w:space="0" w:color="auto"/>
      </w:divBdr>
    </w:div>
    <w:div w:id="994382425">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203092">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09261132">
      <w:bodyDiv w:val="1"/>
      <w:marLeft w:val="0"/>
      <w:marRight w:val="0"/>
      <w:marTop w:val="0"/>
      <w:marBottom w:val="0"/>
      <w:divBdr>
        <w:top w:val="none" w:sz="0" w:space="0" w:color="auto"/>
        <w:left w:val="none" w:sz="0" w:space="0" w:color="auto"/>
        <w:bottom w:val="none" w:sz="0" w:space="0" w:color="auto"/>
        <w:right w:val="none" w:sz="0" w:space="0" w:color="auto"/>
      </w:divBdr>
    </w:div>
    <w:div w:id="1009722484">
      <w:bodyDiv w:val="1"/>
      <w:marLeft w:val="0"/>
      <w:marRight w:val="0"/>
      <w:marTop w:val="0"/>
      <w:marBottom w:val="0"/>
      <w:divBdr>
        <w:top w:val="none" w:sz="0" w:space="0" w:color="auto"/>
        <w:left w:val="none" w:sz="0" w:space="0" w:color="auto"/>
        <w:bottom w:val="none" w:sz="0" w:space="0" w:color="auto"/>
        <w:right w:val="none" w:sz="0" w:space="0" w:color="auto"/>
      </w:divBdr>
    </w:div>
    <w:div w:id="1010371581">
      <w:bodyDiv w:val="1"/>
      <w:marLeft w:val="0"/>
      <w:marRight w:val="0"/>
      <w:marTop w:val="0"/>
      <w:marBottom w:val="0"/>
      <w:divBdr>
        <w:top w:val="none" w:sz="0" w:space="0" w:color="auto"/>
        <w:left w:val="none" w:sz="0" w:space="0" w:color="auto"/>
        <w:bottom w:val="none" w:sz="0" w:space="0" w:color="auto"/>
        <w:right w:val="none" w:sz="0" w:space="0" w:color="auto"/>
      </w:divBdr>
    </w:div>
    <w:div w:id="1011180301">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3440417">
      <w:bodyDiv w:val="1"/>
      <w:marLeft w:val="0"/>
      <w:marRight w:val="0"/>
      <w:marTop w:val="0"/>
      <w:marBottom w:val="0"/>
      <w:divBdr>
        <w:top w:val="none" w:sz="0" w:space="0" w:color="auto"/>
        <w:left w:val="none" w:sz="0" w:space="0" w:color="auto"/>
        <w:bottom w:val="none" w:sz="0" w:space="0" w:color="auto"/>
        <w:right w:val="none" w:sz="0" w:space="0" w:color="auto"/>
      </w:divBdr>
    </w:div>
    <w:div w:id="1024671541">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2416332">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36346696">
      <w:bodyDiv w:val="1"/>
      <w:marLeft w:val="0"/>
      <w:marRight w:val="0"/>
      <w:marTop w:val="0"/>
      <w:marBottom w:val="0"/>
      <w:divBdr>
        <w:top w:val="none" w:sz="0" w:space="0" w:color="auto"/>
        <w:left w:val="none" w:sz="0" w:space="0" w:color="auto"/>
        <w:bottom w:val="none" w:sz="0" w:space="0" w:color="auto"/>
        <w:right w:val="none" w:sz="0" w:space="0" w:color="auto"/>
      </w:divBdr>
    </w:div>
    <w:div w:id="1037004788">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3871255">
      <w:bodyDiv w:val="1"/>
      <w:marLeft w:val="0"/>
      <w:marRight w:val="0"/>
      <w:marTop w:val="0"/>
      <w:marBottom w:val="0"/>
      <w:divBdr>
        <w:top w:val="none" w:sz="0" w:space="0" w:color="auto"/>
        <w:left w:val="none" w:sz="0" w:space="0" w:color="auto"/>
        <w:bottom w:val="none" w:sz="0" w:space="0" w:color="auto"/>
        <w:right w:val="none" w:sz="0" w:space="0" w:color="auto"/>
      </w:divBdr>
    </w:div>
    <w:div w:id="1043939892">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5831551">
      <w:bodyDiv w:val="1"/>
      <w:marLeft w:val="0"/>
      <w:marRight w:val="0"/>
      <w:marTop w:val="0"/>
      <w:marBottom w:val="0"/>
      <w:divBdr>
        <w:top w:val="none" w:sz="0" w:space="0" w:color="auto"/>
        <w:left w:val="none" w:sz="0" w:space="0" w:color="auto"/>
        <w:bottom w:val="none" w:sz="0" w:space="0" w:color="auto"/>
        <w:right w:val="none" w:sz="0" w:space="0" w:color="auto"/>
      </w:divBdr>
    </w:div>
    <w:div w:id="1047292779">
      <w:bodyDiv w:val="1"/>
      <w:marLeft w:val="0"/>
      <w:marRight w:val="0"/>
      <w:marTop w:val="0"/>
      <w:marBottom w:val="0"/>
      <w:divBdr>
        <w:top w:val="none" w:sz="0" w:space="0" w:color="auto"/>
        <w:left w:val="none" w:sz="0" w:space="0" w:color="auto"/>
        <w:bottom w:val="none" w:sz="0" w:space="0" w:color="auto"/>
        <w:right w:val="none" w:sz="0" w:space="0" w:color="auto"/>
      </w:divBdr>
    </w:div>
    <w:div w:id="1048722285">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4727">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3062246">
      <w:bodyDiv w:val="1"/>
      <w:marLeft w:val="0"/>
      <w:marRight w:val="0"/>
      <w:marTop w:val="0"/>
      <w:marBottom w:val="0"/>
      <w:divBdr>
        <w:top w:val="none" w:sz="0" w:space="0" w:color="auto"/>
        <w:left w:val="none" w:sz="0" w:space="0" w:color="auto"/>
        <w:bottom w:val="none" w:sz="0" w:space="0" w:color="auto"/>
        <w:right w:val="none" w:sz="0" w:space="0" w:color="auto"/>
      </w:divBdr>
    </w:div>
    <w:div w:id="1063217618">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6996849">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431657">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36454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78476588">
      <w:bodyDiv w:val="1"/>
      <w:marLeft w:val="0"/>
      <w:marRight w:val="0"/>
      <w:marTop w:val="0"/>
      <w:marBottom w:val="0"/>
      <w:divBdr>
        <w:top w:val="none" w:sz="0" w:space="0" w:color="auto"/>
        <w:left w:val="none" w:sz="0" w:space="0" w:color="auto"/>
        <w:bottom w:val="none" w:sz="0" w:space="0" w:color="auto"/>
        <w:right w:val="none" w:sz="0" w:space="0" w:color="auto"/>
      </w:divBdr>
    </w:div>
    <w:div w:id="1079324315">
      <w:bodyDiv w:val="1"/>
      <w:marLeft w:val="0"/>
      <w:marRight w:val="0"/>
      <w:marTop w:val="0"/>
      <w:marBottom w:val="0"/>
      <w:divBdr>
        <w:top w:val="none" w:sz="0" w:space="0" w:color="auto"/>
        <w:left w:val="none" w:sz="0" w:space="0" w:color="auto"/>
        <w:bottom w:val="none" w:sz="0" w:space="0" w:color="auto"/>
        <w:right w:val="none" w:sz="0" w:space="0" w:color="auto"/>
      </w:divBdr>
    </w:div>
    <w:div w:id="1079525214">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0568369">
      <w:bodyDiv w:val="1"/>
      <w:marLeft w:val="0"/>
      <w:marRight w:val="0"/>
      <w:marTop w:val="0"/>
      <w:marBottom w:val="0"/>
      <w:divBdr>
        <w:top w:val="none" w:sz="0" w:space="0" w:color="auto"/>
        <w:left w:val="none" w:sz="0" w:space="0" w:color="auto"/>
        <w:bottom w:val="none" w:sz="0" w:space="0" w:color="auto"/>
        <w:right w:val="none" w:sz="0" w:space="0" w:color="auto"/>
      </w:divBdr>
    </w:div>
    <w:div w:id="1080952688">
      <w:bodyDiv w:val="1"/>
      <w:marLeft w:val="0"/>
      <w:marRight w:val="0"/>
      <w:marTop w:val="0"/>
      <w:marBottom w:val="0"/>
      <w:divBdr>
        <w:top w:val="none" w:sz="0" w:space="0" w:color="auto"/>
        <w:left w:val="none" w:sz="0" w:space="0" w:color="auto"/>
        <w:bottom w:val="none" w:sz="0" w:space="0" w:color="auto"/>
        <w:right w:val="none" w:sz="0" w:space="0" w:color="auto"/>
      </w:divBdr>
    </w:div>
    <w:div w:id="108141273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5036308">
      <w:bodyDiv w:val="1"/>
      <w:marLeft w:val="0"/>
      <w:marRight w:val="0"/>
      <w:marTop w:val="0"/>
      <w:marBottom w:val="0"/>
      <w:divBdr>
        <w:top w:val="none" w:sz="0" w:space="0" w:color="auto"/>
        <w:left w:val="none" w:sz="0" w:space="0" w:color="auto"/>
        <w:bottom w:val="none" w:sz="0" w:space="0" w:color="auto"/>
        <w:right w:val="none" w:sz="0" w:space="0" w:color="auto"/>
      </w:divBdr>
    </w:div>
    <w:div w:id="1085227095">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579716">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473029">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5782869">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35089">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06847783">
      <w:bodyDiv w:val="1"/>
      <w:marLeft w:val="0"/>
      <w:marRight w:val="0"/>
      <w:marTop w:val="0"/>
      <w:marBottom w:val="0"/>
      <w:divBdr>
        <w:top w:val="none" w:sz="0" w:space="0" w:color="auto"/>
        <w:left w:val="none" w:sz="0" w:space="0" w:color="auto"/>
        <w:bottom w:val="none" w:sz="0" w:space="0" w:color="auto"/>
        <w:right w:val="none" w:sz="0" w:space="0" w:color="auto"/>
      </w:divBdr>
    </w:div>
    <w:div w:id="1111706114">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4133805">
      <w:bodyDiv w:val="1"/>
      <w:marLeft w:val="0"/>
      <w:marRight w:val="0"/>
      <w:marTop w:val="0"/>
      <w:marBottom w:val="0"/>
      <w:divBdr>
        <w:top w:val="none" w:sz="0" w:space="0" w:color="auto"/>
        <w:left w:val="none" w:sz="0" w:space="0" w:color="auto"/>
        <w:bottom w:val="none" w:sz="0" w:space="0" w:color="auto"/>
        <w:right w:val="none" w:sz="0" w:space="0" w:color="auto"/>
      </w:divBdr>
    </w:div>
    <w:div w:id="1117061657">
      <w:bodyDiv w:val="1"/>
      <w:marLeft w:val="0"/>
      <w:marRight w:val="0"/>
      <w:marTop w:val="0"/>
      <w:marBottom w:val="0"/>
      <w:divBdr>
        <w:top w:val="none" w:sz="0" w:space="0" w:color="auto"/>
        <w:left w:val="none" w:sz="0" w:space="0" w:color="auto"/>
        <w:bottom w:val="none" w:sz="0" w:space="0" w:color="auto"/>
        <w:right w:val="none" w:sz="0" w:space="0" w:color="auto"/>
      </w:divBdr>
    </w:div>
    <w:div w:id="1117523129">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494922">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0762042">
      <w:bodyDiv w:val="1"/>
      <w:marLeft w:val="0"/>
      <w:marRight w:val="0"/>
      <w:marTop w:val="0"/>
      <w:marBottom w:val="0"/>
      <w:divBdr>
        <w:top w:val="none" w:sz="0" w:space="0" w:color="auto"/>
        <w:left w:val="none" w:sz="0" w:space="0" w:color="auto"/>
        <w:bottom w:val="none" w:sz="0" w:space="0" w:color="auto"/>
        <w:right w:val="none" w:sz="0" w:space="0" w:color="auto"/>
      </w:divBdr>
    </w:div>
    <w:div w:id="1121336169">
      <w:bodyDiv w:val="1"/>
      <w:marLeft w:val="0"/>
      <w:marRight w:val="0"/>
      <w:marTop w:val="0"/>
      <w:marBottom w:val="0"/>
      <w:divBdr>
        <w:top w:val="none" w:sz="0" w:space="0" w:color="auto"/>
        <w:left w:val="none" w:sz="0" w:space="0" w:color="auto"/>
        <w:bottom w:val="none" w:sz="0" w:space="0" w:color="auto"/>
        <w:right w:val="none" w:sz="0" w:space="0" w:color="auto"/>
      </w:divBdr>
    </w:div>
    <w:div w:id="1121344608">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8426997">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1555478">
      <w:bodyDiv w:val="1"/>
      <w:marLeft w:val="0"/>
      <w:marRight w:val="0"/>
      <w:marTop w:val="0"/>
      <w:marBottom w:val="0"/>
      <w:divBdr>
        <w:top w:val="none" w:sz="0" w:space="0" w:color="auto"/>
        <w:left w:val="none" w:sz="0" w:space="0" w:color="auto"/>
        <w:bottom w:val="none" w:sz="0" w:space="0" w:color="auto"/>
        <w:right w:val="none" w:sz="0" w:space="0" w:color="auto"/>
      </w:divBdr>
    </w:div>
    <w:div w:id="1131631376">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38499313">
      <w:bodyDiv w:val="1"/>
      <w:marLeft w:val="0"/>
      <w:marRight w:val="0"/>
      <w:marTop w:val="0"/>
      <w:marBottom w:val="0"/>
      <w:divBdr>
        <w:top w:val="none" w:sz="0" w:space="0" w:color="auto"/>
        <w:left w:val="none" w:sz="0" w:space="0" w:color="auto"/>
        <w:bottom w:val="none" w:sz="0" w:space="0" w:color="auto"/>
        <w:right w:val="none" w:sz="0" w:space="0" w:color="auto"/>
      </w:divBdr>
    </w:div>
    <w:div w:id="1139223093">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3162963">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1697112">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390802">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6826951">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69442943">
      <w:bodyDiv w:val="1"/>
      <w:marLeft w:val="0"/>
      <w:marRight w:val="0"/>
      <w:marTop w:val="0"/>
      <w:marBottom w:val="0"/>
      <w:divBdr>
        <w:top w:val="none" w:sz="0" w:space="0" w:color="auto"/>
        <w:left w:val="none" w:sz="0" w:space="0" w:color="auto"/>
        <w:bottom w:val="none" w:sz="0" w:space="0" w:color="auto"/>
        <w:right w:val="none" w:sz="0" w:space="0" w:color="auto"/>
      </w:divBdr>
    </w:div>
    <w:div w:id="1171482405">
      <w:bodyDiv w:val="1"/>
      <w:marLeft w:val="0"/>
      <w:marRight w:val="0"/>
      <w:marTop w:val="0"/>
      <w:marBottom w:val="0"/>
      <w:divBdr>
        <w:top w:val="none" w:sz="0" w:space="0" w:color="auto"/>
        <w:left w:val="none" w:sz="0" w:space="0" w:color="auto"/>
        <w:bottom w:val="none" w:sz="0" w:space="0" w:color="auto"/>
        <w:right w:val="none" w:sz="0" w:space="0" w:color="auto"/>
      </w:divBdr>
    </w:div>
    <w:div w:id="1172140102">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3568309">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4951777">
      <w:bodyDiv w:val="1"/>
      <w:marLeft w:val="0"/>
      <w:marRight w:val="0"/>
      <w:marTop w:val="0"/>
      <w:marBottom w:val="0"/>
      <w:divBdr>
        <w:top w:val="none" w:sz="0" w:space="0" w:color="auto"/>
        <w:left w:val="none" w:sz="0" w:space="0" w:color="auto"/>
        <w:bottom w:val="none" w:sz="0" w:space="0" w:color="auto"/>
        <w:right w:val="none" w:sz="0" w:space="0" w:color="auto"/>
      </w:divBdr>
    </w:div>
    <w:div w:id="1175606274">
      <w:bodyDiv w:val="1"/>
      <w:marLeft w:val="0"/>
      <w:marRight w:val="0"/>
      <w:marTop w:val="0"/>
      <w:marBottom w:val="0"/>
      <w:divBdr>
        <w:top w:val="none" w:sz="0" w:space="0" w:color="auto"/>
        <w:left w:val="none" w:sz="0" w:space="0" w:color="auto"/>
        <w:bottom w:val="none" w:sz="0" w:space="0" w:color="auto"/>
        <w:right w:val="none" w:sz="0" w:space="0" w:color="auto"/>
      </w:divBdr>
    </w:div>
    <w:div w:id="1175806513">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0505619">
      <w:bodyDiv w:val="1"/>
      <w:marLeft w:val="0"/>
      <w:marRight w:val="0"/>
      <w:marTop w:val="0"/>
      <w:marBottom w:val="0"/>
      <w:divBdr>
        <w:top w:val="none" w:sz="0" w:space="0" w:color="auto"/>
        <w:left w:val="none" w:sz="0" w:space="0" w:color="auto"/>
        <w:bottom w:val="none" w:sz="0" w:space="0" w:color="auto"/>
        <w:right w:val="none" w:sz="0" w:space="0" w:color="auto"/>
      </w:divBdr>
    </w:div>
    <w:div w:id="1181352882">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4787590">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89102703">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195116701">
      <w:bodyDiv w:val="1"/>
      <w:marLeft w:val="0"/>
      <w:marRight w:val="0"/>
      <w:marTop w:val="0"/>
      <w:marBottom w:val="0"/>
      <w:divBdr>
        <w:top w:val="none" w:sz="0" w:space="0" w:color="auto"/>
        <w:left w:val="none" w:sz="0" w:space="0" w:color="auto"/>
        <w:bottom w:val="none" w:sz="0" w:space="0" w:color="auto"/>
        <w:right w:val="none" w:sz="0" w:space="0" w:color="auto"/>
      </w:divBdr>
    </w:div>
    <w:div w:id="1196961011">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2859595">
      <w:bodyDiv w:val="1"/>
      <w:marLeft w:val="0"/>
      <w:marRight w:val="0"/>
      <w:marTop w:val="0"/>
      <w:marBottom w:val="0"/>
      <w:divBdr>
        <w:top w:val="none" w:sz="0" w:space="0" w:color="auto"/>
        <w:left w:val="none" w:sz="0" w:space="0" w:color="auto"/>
        <w:bottom w:val="none" w:sz="0" w:space="0" w:color="auto"/>
        <w:right w:val="none" w:sz="0" w:space="0" w:color="auto"/>
      </w:divBdr>
    </w:div>
    <w:div w:id="1202861458">
      <w:bodyDiv w:val="1"/>
      <w:marLeft w:val="0"/>
      <w:marRight w:val="0"/>
      <w:marTop w:val="0"/>
      <w:marBottom w:val="0"/>
      <w:divBdr>
        <w:top w:val="none" w:sz="0" w:space="0" w:color="auto"/>
        <w:left w:val="none" w:sz="0" w:space="0" w:color="auto"/>
        <w:bottom w:val="none" w:sz="0" w:space="0" w:color="auto"/>
        <w:right w:val="none" w:sz="0" w:space="0" w:color="auto"/>
      </w:divBdr>
    </w:div>
    <w:div w:id="120501717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09413402">
      <w:bodyDiv w:val="1"/>
      <w:marLeft w:val="0"/>
      <w:marRight w:val="0"/>
      <w:marTop w:val="0"/>
      <w:marBottom w:val="0"/>
      <w:divBdr>
        <w:top w:val="none" w:sz="0" w:space="0" w:color="auto"/>
        <w:left w:val="none" w:sz="0" w:space="0" w:color="auto"/>
        <w:bottom w:val="none" w:sz="0" w:space="0" w:color="auto"/>
        <w:right w:val="none" w:sz="0" w:space="0" w:color="auto"/>
      </w:divBdr>
    </w:div>
    <w:div w:id="1210650758">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055848">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0477463">
      <w:bodyDiv w:val="1"/>
      <w:marLeft w:val="0"/>
      <w:marRight w:val="0"/>
      <w:marTop w:val="0"/>
      <w:marBottom w:val="0"/>
      <w:divBdr>
        <w:top w:val="none" w:sz="0" w:space="0" w:color="auto"/>
        <w:left w:val="none" w:sz="0" w:space="0" w:color="auto"/>
        <w:bottom w:val="none" w:sz="0" w:space="0" w:color="auto"/>
        <w:right w:val="none" w:sz="0" w:space="0" w:color="auto"/>
      </w:divBdr>
    </w:div>
    <w:div w:id="1221287459">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8007068">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49382613">
      <w:bodyDiv w:val="1"/>
      <w:marLeft w:val="0"/>
      <w:marRight w:val="0"/>
      <w:marTop w:val="0"/>
      <w:marBottom w:val="0"/>
      <w:divBdr>
        <w:top w:val="none" w:sz="0" w:space="0" w:color="auto"/>
        <w:left w:val="none" w:sz="0" w:space="0" w:color="auto"/>
        <w:bottom w:val="none" w:sz="0" w:space="0" w:color="auto"/>
        <w:right w:val="none" w:sz="0" w:space="0" w:color="auto"/>
      </w:divBdr>
    </w:div>
    <w:div w:id="1249928105">
      <w:bodyDiv w:val="1"/>
      <w:marLeft w:val="0"/>
      <w:marRight w:val="0"/>
      <w:marTop w:val="0"/>
      <w:marBottom w:val="0"/>
      <w:divBdr>
        <w:top w:val="none" w:sz="0" w:space="0" w:color="auto"/>
        <w:left w:val="none" w:sz="0" w:space="0" w:color="auto"/>
        <w:bottom w:val="none" w:sz="0" w:space="0" w:color="auto"/>
        <w:right w:val="none" w:sz="0" w:space="0" w:color="auto"/>
      </w:divBdr>
    </w:div>
    <w:div w:id="1251349465">
      <w:bodyDiv w:val="1"/>
      <w:marLeft w:val="0"/>
      <w:marRight w:val="0"/>
      <w:marTop w:val="0"/>
      <w:marBottom w:val="0"/>
      <w:divBdr>
        <w:top w:val="none" w:sz="0" w:space="0" w:color="auto"/>
        <w:left w:val="none" w:sz="0" w:space="0" w:color="auto"/>
        <w:bottom w:val="none" w:sz="0" w:space="0" w:color="auto"/>
        <w:right w:val="none" w:sz="0" w:space="0" w:color="auto"/>
      </w:divBdr>
    </w:div>
    <w:div w:id="1254823448">
      <w:bodyDiv w:val="1"/>
      <w:marLeft w:val="0"/>
      <w:marRight w:val="0"/>
      <w:marTop w:val="0"/>
      <w:marBottom w:val="0"/>
      <w:divBdr>
        <w:top w:val="none" w:sz="0" w:space="0" w:color="auto"/>
        <w:left w:val="none" w:sz="0" w:space="0" w:color="auto"/>
        <w:bottom w:val="none" w:sz="0" w:space="0" w:color="auto"/>
        <w:right w:val="none" w:sz="0" w:space="0" w:color="auto"/>
      </w:divBdr>
    </w:div>
    <w:div w:id="1258291929">
      <w:bodyDiv w:val="1"/>
      <w:marLeft w:val="0"/>
      <w:marRight w:val="0"/>
      <w:marTop w:val="0"/>
      <w:marBottom w:val="0"/>
      <w:divBdr>
        <w:top w:val="none" w:sz="0" w:space="0" w:color="auto"/>
        <w:left w:val="none" w:sz="0" w:space="0" w:color="auto"/>
        <w:bottom w:val="none" w:sz="0" w:space="0" w:color="auto"/>
        <w:right w:val="none" w:sz="0" w:space="0" w:color="auto"/>
      </w:divBdr>
    </w:div>
    <w:div w:id="1262420961">
      <w:bodyDiv w:val="1"/>
      <w:marLeft w:val="0"/>
      <w:marRight w:val="0"/>
      <w:marTop w:val="0"/>
      <w:marBottom w:val="0"/>
      <w:divBdr>
        <w:top w:val="none" w:sz="0" w:space="0" w:color="auto"/>
        <w:left w:val="none" w:sz="0" w:space="0" w:color="auto"/>
        <w:bottom w:val="none" w:sz="0" w:space="0" w:color="auto"/>
        <w:right w:val="none" w:sz="0" w:space="0" w:color="auto"/>
      </w:divBdr>
    </w:div>
    <w:div w:id="1262763278">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666948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1234138">
      <w:bodyDiv w:val="1"/>
      <w:marLeft w:val="0"/>
      <w:marRight w:val="0"/>
      <w:marTop w:val="0"/>
      <w:marBottom w:val="0"/>
      <w:divBdr>
        <w:top w:val="none" w:sz="0" w:space="0" w:color="auto"/>
        <w:left w:val="none" w:sz="0" w:space="0" w:color="auto"/>
        <w:bottom w:val="none" w:sz="0" w:space="0" w:color="auto"/>
        <w:right w:val="none" w:sz="0" w:space="0" w:color="auto"/>
      </w:divBdr>
    </w:div>
    <w:div w:id="1271353429">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13420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6131535">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098525">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88976599">
      <w:bodyDiv w:val="1"/>
      <w:marLeft w:val="0"/>
      <w:marRight w:val="0"/>
      <w:marTop w:val="0"/>
      <w:marBottom w:val="0"/>
      <w:divBdr>
        <w:top w:val="none" w:sz="0" w:space="0" w:color="auto"/>
        <w:left w:val="none" w:sz="0" w:space="0" w:color="auto"/>
        <w:bottom w:val="none" w:sz="0" w:space="0" w:color="auto"/>
        <w:right w:val="none" w:sz="0" w:space="0" w:color="auto"/>
      </w:divBdr>
    </w:div>
    <w:div w:id="1290892884">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4826471">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334514">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6275779">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0671967">
      <w:bodyDiv w:val="1"/>
      <w:marLeft w:val="0"/>
      <w:marRight w:val="0"/>
      <w:marTop w:val="0"/>
      <w:marBottom w:val="0"/>
      <w:divBdr>
        <w:top w:val="none" w:sz="0" w:space="0" w:color="auto"/>
        <w:left w:val="none" w:sz="0" w:space="0" w:color="auto"/>
        <w:bottom w:val="none" w:sz="0" w:space="0" w:color="auto"/>
        <w:right w:val="none" w:sz="0" w:space="0" w:color="auto"/>
      </w:divBdr>
    </w:div>
    <w:div w:id="1311595447">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5643476">
      <w:bodyDiv w:val="1"/>
      <w:marLeft w:val="0"/>
      <w:marRight w:val="0"/>
      <w:marTop w:val="0"/>
      <w:marBottom w:val="0"/>
      <w:divBdr>
        <w:top w:val="none" w:sz="0" w:space="0" w:color="auto"/>
        <w:left w:val="none" w:sz="0" w:space="0" w:color="auto"/>
        <w:bottom w:val="none" w:sz="0" w:space="0" w:color="auto"/>
        <w:right w:val="none" w:sz="0" w:space="0" w:color="auto"/>
      </w:divBdr>
    </w:div>
    <w:div w:id="1315837332">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6453959">
      <w:bodyDiv w:val="1"/>
      <w:marLeft w:val="0"/>
      <w:marRight w:val="0"/>
      <w:marTop w:val="0"/>
      <w:marBottom w:val="0"/>
      <w:divBdr>
        <w:top w:val="none" w:sz="0" w:space="0" w:color="auto"/>
        <w:left w:val="none" w:sz="0" w:space="0" w:color="auto"/>
        <w:bottom w:val="none" w:sz="0" w:space="0" w:color="auto"/>
        <w:right w:val="none" w:sz="0" w:space="0" w:color="auto"/>
      </w:divBdr>
    </w:div>
    <w:div w:id="1316492789">
      <w:bodyDiv w:val="1"/>
      <w:marLeft w:val="0"/>
      <w:marRight w:val="0"/>
      <w:marTop w:val="0"/>
      <w:marBottom w:val="0"/>
      <w:divBdr>
        <w:top w:val="none" w:sz="0" w:space="0" w:color="auto"/>
        <w:left w:val="none" w:sz="0" w:space="0" w:color="auto"/>
        <w:bottom w:val="none" w:sz="0" w:space="0" w:color="auto"/>
        <w:right w:val="none" w:sz="0" w:space="0" w:color="auto"/>
      </w:divBdr>
    </w:div>
    <w:div w:id="1318610202">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2614378">
      <w:bodyDiv w:val="1"/>
      <w:marLeft w:val="0"/>
      <w:marRight w:val="0"/>
      <w:marTop w:val="0"/>
      <w:marBottom w:val="0"/>
      <w:divBdr>
        <w:top w:val="none" w:sz="0" w:space="0" w:color="auto"/>
        <w:left w:val="none" w:sz="0" w:space="0" w:color="auto"/>
        <w:bottom w:val="none" w:sz="0" w:space="0" w:color="auto"/>
        <w:right w:val="none" w:sz="0" w:space="0" w:color="auto"/>
      </w:divBdr>
    </w:div>
    <w:div w:id="1324041189">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594471">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0328807">
      <w:bodyDiv w:val="1"/>
      <w:marLeft w:val="0"/>
      <w:marRight w:val="0"/>
      <w:marTop w:val="0"/>
      <w:marBottom w:val="0"/>
      <w:divBdr>
        <w:top w:val="none" w:sz="0" w:space="0" w:color="auto"/>
        <w:left w:val="none" w:sz="0" w:space="0" w:color="auto"/>
        <w:bottom w:val="none" w:sz="0" w:space="0" w:color="auto"/>
        <w:right w:val="none" w:sz="0" w:space="0" w:color="auto"/>
      </w:divBdr>
    </w:div>
    <w:div w:id="1330719267">
      <w:bodyDiv w:val="1"/>
      <w:marLeft w:val="0"/>
      <w:marRight w:val="0"/>
      <w:marTop w:val="0"/>
      <w:marBottom w:val="0"/>
      <w:divBdr>
        <w:top w:val="none" w:sz="0" w:space="0" w:color="auto"/>
        <w:left w:val="none" w:sz="0" w:space="0" w:color="auto"/>
        <w:bottom w:val="none" w:sz="0" w:space="0" w:color="auto"/>
        <w:right w:val="none" w:sz="0" w:space="0" w:color="auto"/>
      </w:divBdr>
    </w:div>
    <w:div w:id="1331639824">
      <w:bodyDiv w:val="1"/>
      <w:marLeft w:val="0"/>
      <w:marRight w:val="0"/>
      <w:marTop w:val="0"/>
      <w:marBottom w:val="0"/>
      <w:divBdr>
        <w:top w:val="none" w:sz="0" w:space="0" w:color="auto"/>
        <w:left w:val="none" w:sz="0" w:space="0" w:color="auto"/>
        <w:bottom w:val="none" w:sz="0" w:space="0" w:color="auto"/>
        <w:right w:val="none" w:sz="0" w:space="0" w:color="auto"/>
      </w:divBdr>
    </w:div>
    <w:div w:id="1332178615">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329416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781047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154544">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2467717">
      <w:bodyDiv w:val="1"/>
      <w:marLeft w:val="0"/>
      <w:marRight w:val="0"/>
      <w:marTop w:val="0"/>
      <w:marBottom w:val="0"/>
      <w:divBdr>
        <w:top w:val="none" w:sz="0" w:space="0" w:color="auto"/>
        <w:left w:val="none" w:sz="0" w:space="0" w:color="auto"/>
        <w:bottom w:val="none" w:sz="0" w:space="0" w:color="auto"/>
        <w:right w:val="none" w:sz="0" w:space="0" w:color="auto"/>
      </w:divBdr>
    </w:div>
    <w:div w:id="1343167124">
      <w:bodyDiv w:val="1"/>
      <w:marLeft w:val="0"/>
      <w:marRight w:val="0"/>
      <w:marTop w:val="0"/>
      <w:marBottom w:val="0"/>
      <w:divBdr>
        <w:top w:val="none" w:sz="0" w:space="0" w:color="auto"/>
        <w:left w:val="none" w:sz="0" w:space="0" w:color="auto"/>
        <w:bottom w:val="none" w:sz="0" w:space="0" w:color="auto"/>
        <w:right w:val="none" w:sz="0" w:space="0" w:color="auto"/>
      </w:divBdr>
    </w:div>
    <w:div w:id="1343314625">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165114">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640271">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6786200">
      <w:bodyDiv w:val="1"/>
      <w:marLeft w:val="0"/>
      <w:marRight w:val="0"/>
      <w:marTop w:val="0"/>
      <w:marBottom w:val="0"/>
      <w:divBdr>
        <w:top w:val="none" w:sz="0" w:space="0" w:color="auto"/>
        <w:left w:val="none" w:sz="0" w:space="0" w:color="auto"/>
        <w:bottom w:val="none" w:sz="0" w:space="0" w:color="auto"/>
        <w:right w:val="none" w:sz="0" w:space="0" w:color="auto"/>
      </w:divBdr>
    </w:div>
    <w:div w:id="1346906688">
      <w:bodyDiv w:val="1"/>
      <w:marLeft w:val="0"/>
      <w:marRight w:val="0"/>
      <w:marTop w:val="0"/>
      <w:marBottom w:val="0"/>
      <w:divBdr>
        <w:top w:val="none" w:sz="0" w:space="0" w:color="auto"/>
        <w:left w:val="none" w:sz="0" w:space="0" w:color="auto"/>
        <w:bottom w:val="none" w:sz="0" w:space="0" w:color="auto"/>
        <w:right w:val="none" w:sz="0" w:space="0" w:color="auto"/>
      </w:divBdr>
    </w:div>
    <w:div w:id="1347709739">
      <w:bodyDiv w:val="1"/>
      <w:marLeft w:val="0"/>
      <w:marRight w:val="0"/>
      <w:marTop w:val="0"/>
      <w:marBottom w:val="0"/>
      <w:divBdr>
        <w:top w:val="none" w:sz="0" w:space="0" w:color="auto"/>
        <w:left w:val="none" w:sz="0" w:space="0" w:color="auto"/>
        <w:bottom w:val="none" w:sz="0" w:space="0" w:color="auto"/>
        <w:right w:val="none" w:sz="0" w:space="0" w:color="auto"/>
      </w:divBdr>
    </w:div>
    <w:div w:id="1347826512">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49716361">
      <w:bodyDiv w:val="1"/>
      <w:marLeft w:val="0"/>
      <w:marRight w:val="0"/>
      <w:marTop w:val="0"/>
      <w:marBottom w:val="0"/>
      <w:divBdr>
        <w:top w:val="none" w:sz="0" w:space="0" w:color="auto"/>
        <w:left w:val="none" w:sz="0" w:space="0" w:color="auto"/>
        <w:bottom w:val="none" w:sz="0" w:space="0" w:color="auto"/>
        <w:right w:val="none" w:sz="0" w:space="0" w:color="auto"/>
      </w:divBdr>
    </w:div>
    <w:div w:id="1350837543">
      <w:bodyDiv w:val="1"/>
      <w:marLeft w:val="0"/>
      <w:marRight w:val="0"/>
      <w:marTop w:val="0"/>
      <w:marBottom w:val="0"/>
      <w:divBdr>
        <w:top w:val="none" w:sz="0" w:space="0" w:color="auto"/>
        <w:left w:val="none" w:sz="0" w:space="0" w:color="auto"/>
        <w:bottom w:val="none" w:sz="0" w:space="0" w:color="auto"/>
        <w:right w:val="none" w:sz="0" w:space="0" w:color="auto"/>
      </w:divBdr>
    </w:div>
    <w:div w:id="1353143245">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5328124">
      <w:bodyDiv w:val="1"/>
      <w:marLeft w:val="0"/>
      <w:marRight w:val="0"/>
      <w:marTop w:val="0"/>
      <w:marBottom w:val="0"/>
      <w:divBdr>
        <w:top w:val="none" w:sz="0" w:space="0" w:color="auto"/>
        <w:left w:val="none" w:sz="0" w:space="0" w:color="auto"/>
        <w:bottom w:val="none" w:sz="0" w:space="0" w:color="auto"/>
        <w:right w:val="none" w:sz="0" w:space="0" w:color="auto"/>
      </w:divBdr>
    </w:div>
    <w:div w:id="1366368215">
      <w:bodyDiv w:val="1"/>
      <w:marLeft w:val="0"/>
      <w:marRight w:val="0"/>
      <w:marTop w:val="0"/>
      <w:marBottom w:val="0"/>
      <w:divBdr>
        <w:top w:val="none" w:sz="0" w:space="0" w:color="auto"/>
        <w:left w:val="none" w:sz="0" w:space="0" w:color="auto"/>
        <w:bottom w:val="none" w:sz="0" w:space="0" w:color="auto"/>
        <w:right w:val="none" w:sz="0" w:space="0" w:color="auto"/>
      </w:divBdr>
    </w:div>
    <w:div w:id="1366710240">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717632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2605698">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78168604">
      <w:bodyDiv w:val="1"/>
      <w:marLeft w:val="0"/>
      <w:marRight w:val="0"/>
      <w:marTop w:val="0"/>
      <w:marBottom w:val="0"/>
      <w:divBdr>
        <w:top w:val="none" w:sz="0" w:space="0" w:color="auto"/>
        <w:left w:val="none" w:sz="0" w:space="0" w:color="auto"/>
        <w:bottom w:val="none" w:sz="0" w:space="0" w:color="auto"/>
        <w:right w:val="none" w:sz="0" w:space="0" w:color="auto"/>
      </w:divBdr>
    </w:div>
    <w:div w:id="1379548604">
      <w:bodyDiv w:val="1"/>
      <w:marLeft w:val="0"/>
      <w:marRight w:val="0"/>
      <w:marTop w:val="0"/>
      <w:marBottom w:val="0"/>
      <w:divBdr>
        <w:top w:val="none" w:sz="0" w:space="0" w:color="auto"/>
        <w:left w:val="none" w:sz="0" w:space="0" w:color="auto"/>
        <w:bottom w:val="none" w:sz="0" w:space="0" w:color="auto"/>
        <w:right w:val="none" w:sz="0" w:space="0" w:color="auto"/>
      </w:divBdr>
    </w:div>
    <w:div w:id="1380934483">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4325527">
      <w:bodyDiv w:val="1"/>
      <w:marLeft w:val="0"/>
      <w:marRight w:val="0"/>
      <w:marTop w:val="0"/>
      <w:marBottom w:val="0"/>
      <w:divBdr>
        <w:top w:val="none" w:sz="0" w:space="0" w:color="auto"/>
        <w:left w:val="none" w:sz="0" w:space="0" w:color="auto"/>
        <w:bottom w:val="none" w:sz="0" w:space="0" w:color="auto"/>
        <w:right w:val="none" w:sz="0" w:space="0" w:color="auto"/>
      </w:divBdr>
    </w:div>
    <w:div w:id="1384476758">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7028111">
      <w:bodyDiv w:val="1"/>
      <w:marLeft w:val="0"/>
      <w:marRight w:val="0"/>
      <w:marTop w:val="0"/>
      <w:marBottom w:val="0"/>
      <w:divBdr>
        <w:top w:val="none" w:sz="0" w:space="0" w:color="auto"/>
        <w:left w:val="none" w:sz="0" w:space="0" w:color="auto"/>
        <w:bottom w:val="none" w:sz="0" w:space="0" w:color="auto"/>
        <w:right w:val="none" w:sz="0" w:space="0" w:color="auto"/>
      </w:divBdr>
    </w:div>
    <w:div w:id="1387796675">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391034213">
      <w:bodyDiv w:val="1"/>
      <w:marLeft w:val="0"/>
      <w:marRight w:val="0"/>
      <w:marTop w:val="0"/>
      <w:marBottom w:val="0"/>
      <w:divBdr>
        <w:top w:val="none" w:sz="0" w:space="0" w:color="auto"/>
        <w:left w:val="none" w:sz="0" w:space="0" w:color="auto"/>
        <w:bottom w:val="none" w:sz="0" w:space="0" w:color="auto"/>
        <w:right w:val="none" w:sz="0" w:space="0" w:color="auto"/>
      </w:divBdr>
    </w:div>
    <w:div w:id="1391415109">
      <w:bodyDiv w:val="1"/>
      <w:marLeft w:val="0"/>
      <w:marRight w:val="0"/>
      <w:marTop w:val="0"/>
      <w:marBottom w:val="0"/>
      <w:divBdr>
        <w:top w:val="none" w:sz="0" w:space="0" w:color="auto"/>
        <w:left w:val="none" w:sz="0" w:space="0" w:color="auto"/>
        <w:bottom w:val="none" w:sz="0" w:space="0" w:color="auto"/>
        <w:right w:val="none" w:sz="0" w:space="0" w:color="auto"/>
      </w:divBdr>
    </w:div>
    <w:div w:id="1392121802">
      <w:bodyDiv w:val="1"/>
      <w:marLeft w:val="0"/>
      <w:marRight w:val="0"/>
      <w:marTop w:val="0"/>
      <w:marBottom w:val="0"/>
      <w:divBdr>
        <w:top w:val="none" w:sz="0" w:space="0" w:color="auto"/>
        <w:left w:val="none" w:sz="0" w:space="0" w:color="auto"/>
        <w:bottom w:val="none" w:sz="0" w:space="0" w:color="auto"/>
        <w:right w:val="none" w:sz="0" w:space="0" w:color="auto"/>
      </w:divBdr>
    </w:div>
    <w:div w:id="1394238940">
      <w:bodyDiv w:val="1"/>
      <w:marLeft w:val="0"/>
      <w:marRight w:val="0"/>
      <w:marTop w:val="0"/>
      <w:marBottom w:val="0"/>
      <w:divBdr>
        <w:top w:val="none" w:sz="0" w:space="0" w:color="auto"/>
        <w:left w:val="none" w:sz="0" w:space="0" w:color="auto"/>
        <w:bottom w:val="none" w:sz="0" w:space="0" w:color="auto"/>
        <w:right w:val="none" w:sz="0" w:space="0" w:color="auto"/>
      </w:divBdr>
    </w:div>
    <w:div w:id="1394692956">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0517470">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5181962">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7846015">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0076803">
      <w:bodyDiv w:val="1"/>
      <w:marLeft w:val="0"/>
      <w:marRight w:val="0"/>
      <w:marTop w:val="0"/>
      <w:marBottom w:val="0"/>
      <w:divBdr>
        <w:top w:val="none" w:sz="0" w:space="0" w:color="auto"/>
        <w:left w:val="none" w:sz="0" w:space="0" w:color="auto"/>
        <w:bottom w:val="none" w:sz="0" w:space="0" w:color="auto"/>
        <w:right w:val="none" w:sz="0" w:space="0" w:color="auto"/>
      </w:divBdr>
    </w:div>
    <w:div w:id="1410158427">
      <w:bodyDiv w:val="1"/>
      <w:marLeft w:val="0"/>
      <w:marRight w:val="0"/>
      <w:marTop w:val="0"/>
      <w:marBottom w:val="0"/>
      <w:divBdr>
        <w:top w:val="none" w:sz="0" w:space="0" w:color="auto"/>
        <w:left w:val="none" w:sz="0" w:space="0" w:color="auto"/>
        <w:bottom w:val="none" w:sz="0" w:space="0" w:color="auto"/>
        <w:right w:val="none" w:sz="0" w:space="0" w:color="auto"/>
      </w:divBdr>
    </w:div>
    <w:div w:id="1411661381">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1850852">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3619266">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5709337">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17826409">
      <w:bodyDiv w:val="1"/>
      <w:marLeft w:val="0"/>
      <w:marRight w:val="0"/>
      <w:marTop w:val="0"/>
      <w:marBottom w:val="0"/>
      <w:divBdr>
        <w:top w:val="none" w:sz="0" w:space="0" w:color="auto"/>
        <w:left w:val="none" w:sz="0" w:space="0" w:color="auto"/>
        <w:bottom w:val="none" w:sz="0" w:space="0" w:color="auto"/>
        <w:right w:val="none" w:sz="0" w:space="0" w:color="auto"/>
      </w:divBdr>
    </w:div>
    <w:div w:id="1421368483">
      <w:bodyDiv w:val="1"/>
      <w:marLeft w:val="0"/>
      <w:marRight w:val="0"/>
      <w:marTop w:val="0"/>
      <w:marBottom w:val="0"/>
      <w:divBdr>
        <w:top w:val="none" w:sz="0" w:space="0" w:color="auto"/>
        <w:left w:val="none" w:sz="0" w:space="0" w:color="auto"/>
        <w:bottom w:val="none" w:sz="0" w:space="0" w:color="auto"/>
        <w:right w:val="none" w:sz="0" w:space="0" w:color="auto"/>
      </w:divBdr>
    </w:div>
    <w:div w:id="1423985785">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7917614">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2121577">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38136246">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578932">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49855144">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2825250">
      <w:bodyDiv w:val="1"/>
      <w:marLeft w:val="0"/>
      <w:marRight w:val="0"/>
      <w:marTop w:val="0"/>
      <w:marBottom w:val="0"/>
      <w:divBdr>
        <w:top w:val="none" w:sz="0" w:space="0" w:color="auto"/>
        <w:left w:val="none" w:sz="0" w:space="0" w:color="auto"/>
        <w:bottom w:val="none" w:sz="0" w:space="0" w:color="auto"/>
        <w:right w:val="none" w:sz="0" w:space="0" w:color="auto"/>
      </w:divBdr>
    </w:div>
    <w:div w:id="14552967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7064111">
      <w:bodyDiv w:val="1"/>
      <w:marLeft w:val="0"/>
      <w:marRight w:val="0"/>
      <w:marTop w:val="0"/>
      <w:marBottom w:val="0"/>
      <w:divBdr>
        <w:top w:val="none" w:sz="0" w:space="0" w:color="auto"/>
        <w:left w:val="none" w:sz="0" w:space="0" w:color="auto"/>
        <w:bottom w:val="none" w:sz="0" w:space="0" w:color="auto"/>
        <w:right w:val="none" w:sz="0" w:space="0" w:color="auto"/>
      </w:divBdr>
    </w:div>
    <w:div w:id="1457338140">
      <w:bodyDiv w:val="1"/>
      <w:marLeft w:val="0"/>
      <w:marRight w:val="0"/>
      <w:marTop w:val="0"/>
      <w:marBottom w:val="0"/>
      <w:divBdr>
        <w:top w:val="none" w:sz="0" w:space="0" w:color="auto"/>
        <w:left w:val="none" w:sz="0" w:space="0" w:color="auto"/>
        <w:bottom w:val="none" w:sz="0" w:space="0" w:color="auto"/>
        <w:right w:val="none" w:sz="0" w:space="0" w:color="auto"/>
      </w:divBdr>
    </w:div>
    <w:div w:id="1458179712">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3765028">
      <w:bodyDiv w:val="1"/>
      <w:marLeft w:val="0"/>
      <w:marRight w:val="0"/>
      <w:marTop w:val="0"/>
      <w:marBottom w:val="0"/>
      <w:divBdr>
        <w:top w:val="none" w:sz="0" w:space="0" w:color="auto"/>
        <w:left w:val="none" w:sz="0" w:space="0" w:color="auto"/>
        <w:bottom w:val="none" w:sz="0" w:space="0" w:color="auto"/>
        <w:right w:val="none" w:sz="0" w:space="0" w:color="auto"/>
      </w:divBdr>
    </w:div>
    <w:div w:id="146514964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893537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6070188">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1800941">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40372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89126571">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2209718">
      <w:bodyDiv w:val="1"/>
      <w:marLeft w:val="0"/>
      <w:marRight w:val="0"/>
      <w:marTop w:val="0"/>
      <w:marBottom w:val="0"/>
      <w:divBdr>
        <w:top w:val="none" w:sz="0" w:space="0" w:color="auto"/>
        <w:left w:val="none" w:sz="0" w:space="0" w:color="auto"/>
        <w:bottom w:val="none" w:sz="0" w:space="0" w:color="auto"/>
        <w:right w:val="none" w:sz="0" w:space="0" w:color="auto"/>
      </w:divBdr>
    </w:div>
    <w:div w:id="1492678379">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0266029">
      <w:bodyDiv w:val="1"/>
      <w:marLeft w:val="0"/>
      <w:marRight w:val="0"/>
      <w:marTop w:val="0"/>
      <w:marBottom w:val="0"/>
      <w:divBdr>
        <w:top w:val="none" w:sz="0" w:space="0" w:color="auto"/>
        <w:left w:val="none" w:sz="0" w:space="0" w:color="auto"/>
        <w:bottom w:val="none" w:sz="0" w:space="0" w:color="auto"/>
        <w:right w:val="none" w:sz="0" w:space="0" w:color="auto"/>
      </w:divBdr>
    </w:div>
    <w:div w:id="1502158634">
      <w:bodyDiv w:val="1"/>
      <w:marLeft w:val="0"/>
      <w:marRight w:val="0"/>
      <w:marTop w:val="0"/>
      <w:marBottom w:val="0"/>
      <w:divBdr>
        <w:top w:val="none" w:sz="0" w:space="0" w:color="auto"/>
        <w:left w:val="none" w:sz="0" w:space="0" w:color="auto"/>
        <w:bottom w:val="none" w:sz="0" w:space="0" w:color="auto"/>
        <w:right w:val="none" w:sz="0" w:space="0" w:color="auto"/>
      </w:divBdr>
    </w:div>
    <w:div w:id="1506049717">
      <w:bodyDiv w:val="1"/>
      <w:marLeft w:val="0"/>
      <w:marRight w:val="0"/>
      <w:marTop w:val="0"/>
      <w:marBottom w:val="0"/>
      <w:divBdr>
        <w:top w:val="none" w:sz="0" w:space="0" w:color="auto"/>
        <w:left w:val="none" w:sz="0" w:space="0" w:color="auto"/>
        <w:bottom w:val="none" w:sz="0" w:space="0" w:color="auto"/>
        <w:right w:val="none" w:sz="0" w:space="0" w:color="auto"/>
      </w:divBdr>
    </w:div>
    <w:div w:id="1506280589">
      <w:bodyDiv w:val="1"/>
      <w:marLeft w:val="0"/>
      <w:marRight w:val="0"/>
      <w:marTop w:val="0"/>
      <w:marBottom w:val="0"/>
      <w:divBdr>
        <w:top w:val="none" w:sz="0" w:space="0" w:color="auto"/>
        <w:left w:val="none" w:sz="0" w:space="0" w:color="auto"/>
        <w:bottom w:val="none" w:sz="0" w:space="0" w:color="auto"/>
        <w:right w:val="none" w:sz="0" w:space="0" w:color="auto"/>
      </w:divBdr>
    </w:div>
    <w:div w:id="1506750539">
      <w:bodyDiv w:val="1"/>
      <w:marLeft w:val="0"/>
      <w:marRight w:val="0"/>
      <w:marTop w:val="0"/>
      <w:marBottom w:val="0"/>
      <w:divBdr>
        <w:top w:val="none" w:sz="0" w:space="0" w:color="auto"/>
        <w:left w:val="none" w:sz="0" w:space="0" w:color="auto"/>
        <w:bottom w:val="none" w:sz="0" w:space="0" w:color="auto"/>
        <w:right w:val="none" w:sz="0" w:space="0" w:color="auto"/>
      </w:divBdr>
    </w:div>
    <w:div w:id="1507089476">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1289501">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5920449">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6963144">
      <w:bodyDiv w:val="1"/>
      <w:marLeft w:val="0"/>
      <w:marRight w:val="0"/>
      <w:marTop w:val="0"/>
      <w:marBottom w:val="0"/>
      <w:divBdr>
        <w:top w:val="none" w:sz="0" w:space="0" w:color="auto"/>
        <w:left w:val="none" w:sz="0" w:space="0" w:color="auto"/>
        <w:bottom w:val="none" w:sz="0" w:space="0" w:color="auto"/>
        <w:right w:val="none" w:sz="0" w:space="0" w:color="auto"/>
      </w:divBdr>
    </w:div>
    <w:div w:id="1517814904">
      <w:bodyDiv w:val="1"/>
      <w:marLeft w:val="0"/>
      <w:marRight w:val="0"/>
      <w:marTop w:val="0"/>
      <w:marBottom w:val="0"/>
      <w:divBdr>
        <w:top w:val="none" w:sz="0" w:space="0" w:color="auto"/>
        <w:left w:val="none" w:sz="0" w:space="0" w:color="auto"/>
        <w:bottom w:val="none" w:sz="0" w:space="0" w:color="auto"/>
        <w:right w:val="none" w:sz="0" w:space="0" w:color="auto"/>
      </w:divBdr>
    </w:div>
    <w:div w:id="1519465116">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004658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3931604">
      <w:bodyDiv w:val="1"/>
      <w:marLeft w:val="0"/>
      <w:marRight w:val="0"/>
      <w:marTop w:val="0"/>
      <w:marBottom w:val="0"/>
      <w:divBdr>
        <w:top w:val="none" w:sz="0" w:space="0" w:color="auto"/>
        <w:left w:val="none" w:sz="0" w:space="0" w:color="auto"/>
        <w:bottom w:val="none" w:sz="0" w:space="0" w:color="auto"/>
        <w:right w:val="none" w:sz="0" w:space="0" w:color="auto"/>
      </w:divBdr>
    </w:div>
    <w:div w:id="1524856431">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27908992">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3611398">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2356173">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48490065">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4273449">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6894727">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1398617">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3905037">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65331947">
      <w:bodyDiv w:val="1"/>
      <w:marLeft w:val="0"/>
      <w:marRight w:val="0"/>
      <w:marTop w:val="0"/>
      <w:marBottom w:val="0"/>
      <w:divBdr>
        <w:top w:val="none" w:sz="0" w:space="0" w:color="auto"/>
        <w:left w:val="none" w:sz="0" w:space="0" w:color="auto"/>
        <w:bottom w:val="none" w:sz="0" w:space="0" w:color="auto"/>
        <w:right w:val="none" w:sz="0" w:space="0" w:color="auto"/>
      </w:divBdr>
    </w:div>
    <w:div w:id="1566060684">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0774716">
      <w:bodyDiv w:val="1"/>
      <w:marLeft w:val="0"/>
      <w:marRight w:val="0"/>
      <w:marTop w:val="0"/>
      <w:marBottom w:val="0"/>
      <w:divBdr>
        <w:top w:val="none" w:sz="0" w:space="0" w:color="auto"/>
        <w:left w:val="none" w:sz="0" w:space="0" w:color="auto"/>
        <w:bottom w:val="none" w:sz="0" w:space="0" w:color="auto"/>
        <w:right w:val="none" w:sz="0" w:space="0" w:color="auto"/>
      </w:divBdr>
    </w:div>
    <w:div w:id="1571384361">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2740814">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4848451">
      <w:bodyDiv w:val="1"/>
      <w:marLeft w:val="0"/>
      <w:marRight w:val="0"/>
      <w:marTop w:val="0"/>
      <w:marBottom w:val="0"/>
      <w:divBdr>
        <w:top w:val="none" w:sz="0" w:space="0" w:color="auto"/>
        <w:left w:val="none" w:sz="0" w:space="0" w:color="auto"/>
        <w:bottom w:val="none" w:sz="0" w:space="0" w:color="auto"/>
        <w:right w:val="none" w:sz="0" w:space="0" w:color="auto"/>
      </w:divBdr>
    </w:div>
    <w:div w:id="1574972813">
      <w:bodyDiv w:val="1"/>
      <w:marLeft w:val="0"/>
      <w:marRight w:val="0"/>
      <w:marTop w:val="0"/>
      <w:marBottom w:val="0"/>
      <w:divBdr>
        <w:top w:val="none" w:sz="0" w:space="0" w:color="auto"/>
        <w:left w:val="none" w:sz="0" w:space="0" w:color="auto"/>
        <w:bottom w:val="none" w:sz="0" w:space="0" w:color="auto"/>
        <w:right w:val="none" w:sz="0" w:space="0" w:color="auto"/>
      </w:divBdr>
    </w:div>
    <w:div w:id="1575747798">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7662524">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0754823">
      <w:bodyDiv w:val="1"/>
      <w:marLeft w:val="0"/>
      <w:marRight w:val="0"/>
      <w:marTop w:val="0"/>
      <w:marBottom w:val="0"/>
      <w:divBdr>
        <w:top w:val="none" w:sz="0" w:space="0" w:color="auto"/>
        <w:left w:val="none" w:sz="0" w:space="0" w:color="auto"/>
        <w:bottom w:val="none" w:sz="0" w:space="0" w:color="auto"/>
        <w:right w:val="none" w:sz="0" w:space="0" w:color="auto"/>
      </w:divBdr>
    </w:div>
    <w:div w:id="1580823190">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230931">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1622874">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0718317">
      <w:bodyDiv w:val="1"/>
      <w:marLeft w:val="0"/>
      <w:marRight w:val="0"/>
      <w:marTop w:val="0"/>
      <w:marBottom w:val="0"/>
      <w:divBdr>
        <w:top w:val="none" w:sz="0" w:space="0" w:color="auto"/>
        <w:left w:val="none" w:sz="0" w:space="0" w:color="auto"/>
        <w:bottom w:val="none" w:sz="0" w:space="0" w:color="auto"/>
        <w:right w:val="none" w:sz="0" w:space="0" w:color="auto"/>
      </w:divBdr>
    </w:div>
    <w:div w:id="160191120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4607621">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08848465">
      <w:bodyDiv w:val="1"/>
      <w:marLeft w:val="0"/>
      <w:marRight w:val="0"/>
      <w:marTop w:val="0"/>
      <w:marBottom w:val="0"/>
      <w:divBdr>
        <w:top w:val="none" w:sz="0" w:space="0" w:color="auto"/>
        <w:left w:val="none" w:sz="0" w:space="0" w:color="auto"/>
        <w:bottom w:val="none" w:sz="0" w:space="0" w:color="auto"/>
        <w:right w:val="none" w:sz="0" w:space="0" w:color="auto"/>
      </w:divBdr>
    </w:div>
    <w:div w:id="1609386163">
      <w:bodyDiv w:val="1"/>
      <w:marLeft w:val="0"/>
      <w:marRight w:val="0"/>
      <w:marTop w:val="0"/>
      <w:marBottom w:val="0"/>
      <w:divBdr>
        <w:top w:val="none" w:sz="0" w:space="0" w:color="auto"/>
        <w:left w:val="none" w:sz="0" w:space="0" w:color="auto"/>
        <w:bottom w:val="none" w:sz="0" w:space="0" w:color="auto"/>
        <w:right w:val="none" w:sz="0" w:space="0" w:color="auto"/>
      </w:divBdr>
    </w:div>
    <w:div w:id="1613131386">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4508840">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222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19406197">
      <w:bodyDiv w:val="1"/>
      <w:marLeft w:val="0"/>
      <w:marRight w:val="0"/>
      <w:marTop w:val="0"/>
      <w:marBottom w:val="0"/>
      <w:divBdr>
        <w:top w:val="none" w:sz="0" w:space="0" w:color="auto"/>
        <w:left w:val="none" w:sz="0" w:space="0" w:color="auto"/>
        <w:bottom w:val="none" w:sz="0" w:space="0" w:color="auto"/>
        <w:right w:val="none" w:sz="0" w:space="0" w:color="auto"/>
      </w:divBdr>
    </w:div>
    <w:div w:id="1621104573">
      <w:bodyDiv w:val="1"/>
      <w:marLeft w:val="0"/>
      <w:marRight w:val="0"/>
      <w:marTop w:val="0"/>
      <w:marBottom w:val="0"/>
      <w:divBdr>
        <w:top w:val="none" w:sz="0" w:space="0" w:color="auto"/>
        <w:left w:val="none" w:sz="0" w:space="0" w:color="auto"/>
        <w:bottom w:val="none" w:sz="0" w:space="0" w:color="auto"/>
        <w:right w:val="none" w:sz="0" w:space="0" w:color="auto"/>
      </w:divBdr>
    </w:div>
    <w:div w:id="1622103173">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03750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28391464">
      <w:bodyDiv w:val="1"/>
      <w:marLeft w:val="0"/>
      <w:marRight w:val="0"/>
      <w:marTop w:val="0"/>
      <w:marBottom w:val="0"/>
      <w:divBdr>
        <w:top w:val="none" w:sz="0" w:space="0" w:color="auto"/>
        <w:left w:val="none" w:sz="0" w:space="0" w:color="auto"/>
        <w:bottom w:val="none" w:sz="0" w:space="0" w:color="auto"/>
        <w:right w:val="none" w:sz="0" w:space="0" w:color="auto"/>
      </w:divBdr>
    </w:div>
    <w:div w:id="1631981967">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4601060">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37183083">
      <w:bodyDiv w:val="1"/>
      <w:marLeft w:val="0"/>
      <w:marRight w:val="0"/>
      <w:marTop w:val="0"/>
      <w:marBottom w:val="0"/>
      <w:divBdr>
        <w:top w:val="none" w:sz="0" w:space="0" w:color="auto"/>
        <w:left w:val="none" w:sz="0" w:space="0" w:color="auto"/>
        <w:bottom w:val="none" w:sz="0" w:space="0" w:color="auto"/>
        <w:right w:val="none" w:sz="0" w:space="0" w:color="auto"/>
      </w:divBdr>
    </w:div>
    <w:div w:id="1637493261">
      <w:bodyDiv w:val="1"/>
      <w:marLeft w:val="0"/>
      <w:marRight w:val="0"/>
      <w:marTop w:val="0"/>
      <w:marBottom w:val="0"/>
      <w:divBdr>
        <w:top w:val="none" w:sz="0" w:space="0" w:color="auto"/>
        <w:left w:val="none" w:sz="0" w:space="0" w:color="auto"/>
        <w:bottom w:val="none" w:sz="0" w:space="0" w:color="auto"/>
        <w:right w:val="none" w:sz="0" w:space="0" w:color="auto"/>
      </w:divBdr>
    </w:div>
    <w:div w:id="1640189625">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5037020">
      <w:bodyDiv w:val="1"/>
      <w:marLeft w:val="0"/>
      <w:marRight w:val="0"/>
      <w:marTop w:val="0"/>
      <w:marBottom w:val="0"/>
      <w:divBdr>
        <w:top w:val="none" w:sz="0" w:space="0" w:color="auto"/>
        <w:left w:val="none" w:sz="0" w:space="0" w:color="auto"/>
        <w:bottom w:val="none" w:sz="0" w:space="0" w:color="auto"/>
        <w:right w:val="none" w:sz="0" w:space="0" w:color="auto"/>
      </w:divBdr>
    </w:div>
    <w:div w:id="1645548430">
      <w:bodyDiv w:val="1"/>
      <w:marLeft w:val="0"/>
      <w:marRight w:val="0"/>
      <w:marTop w:val="0"/>
      <w:marBottom w:val="0"/>
      <w:divBdr>
        <w:top w:val="none" w:sz="0" w:space="0" w:color="auto"/>
        <w:left w:val="none" w:sz="0" w:space="0" w:color="auto"/>
        <w:bottom w:val="none" w:sz="0" w:space="0" w:color="auto"/>
        <w:right w:val="none" w:sz="0" w:space="0" w:color="auto"/>
      </w:divBdr>
    </w:div>
    <w:div w:id="164596118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49281515">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285229">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1009985">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141430">
      <w:bodyDiv w:val="1"/>
      <w:marLeft w:val="0"/>
      <w:marRight w:val="0"/>
      <w:marTop w:val="0"/>
      <w:marBottom w:val="0"/>
      <w:divBdr>
        <w:top w:val="none" w:sz="0" w:space="0" w:color="auto"/>
        <w:left w:val="none" w:sz="0" w:space="0" w:color="auto"/>
        <w:bottom w:val="none" w:sz="0" w:space="0" w:color="auto"/>
        <w:right w:val="none" w:sz="0" w:space="0" w:color="auto"/>
      </w:divBdr>
    </w:div>
    <w:div w:id="1655333569">
      <w:bodyDiv w:val="1"/>
      <w:marLeft w:val="0"/>
      <w:marRight w:val="0"/>
      <w:marTop w:val="0"/>
      <w:marBottom w:val="0"/>
      <w:divBdr>
        <w:top w:val="none" w:sz="0" w:space="0" w:color="auto"/>
        <w:left w:val="none" w:sz="0" w:space="0" w:color="auto"/>
        <w:bottom w:val="none" w:sz="0" w:space="0" w:color="auto"/>
        <w:right w:val="none" w:sz="0" w:space="0" w:color="auto"/>
      </w:divBdr>
      <w:divsChild>
        <w:div w:id="1084304446">
          <w:marLeft w:val="0"/>
          <w:marRight w:val="0"/>
          <w:marTop w:val="0"/>
          <w:marBottom w:val="0"/>
          <w:divBdr>
            <w:top w:val="none" w:sz="0" w:space="0" w:color="auto"/>
            <w:left w:val="none" w:sz="0" w:space="0" w:color="auto"/>
            <w:bottom w:val="none" w:sz="0" w:space="0" w:color="auto"/>
            <w:right w:val="none" w:sz="0" w:space="0" w:color="auto"/>
          </w:divBdr>
        </w:div>
      </w:divsChild>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2925293">
      <w:bodyDiv w:val="1"/>
      <w:marLeft w:val="0"/>
      <w:marRight w:val="0"/>
      <w:marTop w:val="0"/>
      <w:marBottom w:val="0"/>
      <w:divBdr>
        <w:top w:val="none" w:sz="0" w:space="0" w:color="auto"/>
        <w:left w:val="none" w:sz="0" w:space="0" w:color="auto"/>
        <w:bottom w:val="none" w:sz="0" w:space="0" w:color="auto"/>
        <w:right w:val="none" w:sz="0" w:space="0" w:color="auto"/>
      </w:divBdr>
    </w:div>
    <w:div w:id="1664702587">
      <w:bodyDiv w:val="1"/>
      <w:marLeft w:val="0"/>
      <w:marRight w:val="0"/>
      <w:marTop w:val="0"/>
      <w:marBottom w:val="0"/>
      <w:divBdr>
        <w:top w:val="none" w:sz="0" w:space="0" w:color="auto"/>
        <w:left w:val="none" w:sz="0" w:space="0" w:color="auto"/>
        <w:bottom w:val="none" w:sz="0" w:space="0" w:color="auto"/>
        <w:right w:val="none" w:sz="0" w:space="0" w:color="auto"/>
      </w:divBdr>
    </w:div>
    <w:div w:id="1664891059">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65283985">
      <w:bodyDiv w:val="1"/>
      <w:marLeft w:val="0"/>
      <w:marRight w:val="0"/>
      <w:marTop w:val="0"/>
      <w:marBottom w:val="0"/>
      <w:divBdr>
        <w:top w:val="none" w:sz="0" w:space="0" w:color="auto"/>
        <w:left w:val="none" w:sz="0" w:space="0" w:color="auto"/>
        <w:bottom w:val="none" w:sz="0" w:space="0" w:color="auto"/>
        <w:right w:val="none" w:sz="0" w:space="0" w:color="auto"/>
      </w:divBdr>
    </w:div>
    <w:div w:id="1669361546">
      <w:bodyDiv w:val="1"/>
      <w:marLeft w:val="0"/>
      <w:marRight w:val="0"/>
      <w:marTop w:val="0"/>
      <w:marBottom w:val="0"/>
      <w:divBdr>
        <w:top w:val="none" w:sz="0" w:space="0" w:color="auto"/>
        <w:left w:val="none" w:sz="0" w:space="0" w:color="auto"/>
        <w:bottom w:val="none" w:sz="0" w:space="0" w:color="auto"/>
        <w:right w:val="none" w:sz="0" w:space="0" w:color="auto"/>
      </w:divBdr>
    </w:div>
    <w:div w:id="1672096580">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3025792">
      <w:bodyDiv w:val="1"/>
      <w:marLeft w:val="0"/>
      <w:marRight w:val="0"/>
      <w:marTop w:val="0"/>
      <w:marBottom w:val="0"/>
      <w:divBdr>
        <w:top w:val="none" w:sz="0" w:space="0" w:color="auto"/>
        <w:left w:val="none" w:sz="0" w:space="0" w:color="auto"/>
        <w:bottom w:val="none" w:sz="0" w:space="0" w:color="auto"/>
        <w:right w:val="none" w:sz="0" w:space="0" w:color="auto"/>
      </w:divBdr>
    </w:div>
    <w:div w:id="1673072241">
      <w:bodyDiv w:val="1"/>
      <w:marLeft w:val="0"/>
      <w:marRight w:val="0"/>
      <w:marTop w:val="0"/>
      <w:marBottom w:val="0"/>
      <w:divBdr>
        <w:top w:val="none" w:sz="0" w:space="0" w:color="auto"/>
        <w:left w:val="none" w:sz="0" w:space="0" w:color="auto"/>
        <w:bottom w:val="none" w:sz="0" w:space="0" w:color="auto"/>
        <w:right w:val="none" w:sz="0" w:space="0" w:color="auto"/>
      </w:divBdr>
    </w:div>
    <w:div w:id="1673215380">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460671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78386621">
      <w:bodyDiv w:val="1"/>
      <w:marLeft w:val="0"/>
      <w:marRight w:val="0"/>
      <w:marTop w:val="0"/>
      <w:marBottom w:val="0"/>
      <w:divBdr>
        <w:top w:val="none" w:sz="0" w:space="0" w:color="auto"/>
        <w:left w:val="none" w:sz="0" w:space="0" w:color="auto"/>
        <w:bottom w:val="none" w:sz="0" w:space="0" w:color="auto"/>
        <w:right w:val="none" w:sz="0" w:space="0" w:color="auto"/>
      </w:divBdr>
    </w:div>
    <w:div w:id="1681084216">
      <w:bodyDiv w:val="1"/>
      <w:marLeft w:val="0"/>
      <w:marRight w:val="0"/>
      <w:marTop w:val="0"/>
      <w:marBottom w:val="0"/>
      <w:divBdr>
        <w:top w:val="none" w:sz="0" w:space="0" w:color="auto"/>
        <w:left w:val="none" w:sz="0" w:space="0" w:color="auto"/>
        <w:bottom w:val="none" w:sz="0" w:space="0" w:color="auto"/>
        <w:right w:val="none" w:sz="0" w:space="0" w:color="auto"/>
      </w:divBdr>
    </w:div>
    <w:div w:id="1681814653">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128926">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699696243">
      <w:bodyDiv w:val="1"/>
      <w:marLeft w:val="0"/>
      <w:marRight w:val="0"/>
      <w:marTop w:val="0"/>
      <w:marBottom w:val="0"/>
      <w:divBdr>
        <w:top w:val="none" w:sz="0" w:space="0" w:color="auto"/>
        <w:left w:val="none" w:sz="0" w:space="0" w:color="auto"/>
        <w:bottom w:val="none" w:sz="0" w:space="0" w:color="auto"/>
        <w:right w:val="none" w:sz="0" w:space="0" w:color="auto"/>
      </w:divBdr>
    </w:div>
    <w:div w:id="1700008092">
      <w:bodyDiv w:val="1"/>
      <w:marLeft w:val="0"/>
      <w:marRight w:val="0"/>
      <w:marTop w:val="0"/>
      <w:marBottom w:val="0"/>
      <w:divBdr>
        <w:top w:val="none" w:sz="0" w:space="0" w:color="auto"/>
        <w:left w:val="none" w:sz="0" w:space="0" w:color="auto"/>
        <w:bottom w:val="none" w:sz="0" w:space="0" w:color="auto"/>
        <w:right w:val="none" w:sz="0" w:space="0" w:color="auto"/>
      </w:divBdr>
    </w:div>
    <w:div w:id="1700157110">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3239008">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129466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6636128">
      <w:bodyDiv w:val="1"/>
      <w:marLeft w:val="0"/>
      <w:marRight w:val="0"/>
      <w:marTop w:val="0"/>
      <w:marBottom w:val="0"/>
      <w:divBdr>
        <w:top w:val="none" w:sz="0" w:space="0" w:color="auto"/>
        <w:left w:val="none" w:sz="0" w:space="0" w:color="auto"/>
        <w:bottom w:val="none" w:sz="0" w:space="0" w:color="auto"/>
        <w:right w:val="none" w:sz="0" w:space="0" w:color="auto"/>
      </w:divBdr>
    </w:div>
    <w:div w:id="1727338020">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0424310">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317190">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3731690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735129">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4233508">
      <w:bodyDiv w:val="1"/>
      <w:marLeft w:val="0"/>
      <w:marRight w:val="0"/>
      <w:marTop w:val="0"/>
      <w:marBottom w:val="0"/>
      <w:divBdr>
        <w:top w:val="none" w:sz="0" w:space="0" w:color="auto"/>
        <w:left w:val="none" w:sz="0" w:space="0" w:color="auto"/>
        <w:bottom w:val="none" w:sz="0" w:space="0" w:color="auto"/>
        <w:right w:val="none" w:sz="0" w:space="0" w:color="auto"/>
      </w:divBdr>
    </w:div>
    <w:div w:id="1755709783">
      <w:bodyDiv w:val="1"/>
      <w:marLeft w:val="0"/>
      <w:marRight w:val="0"/>
      <w:marTop w:val="0"/>
      <w:marBottom w:val="0"/>
      <w:divBdr>
        <w:top w:val="none" w:sz="0" w:space="0" w:color="auto"/>
        <w:left w:val="none" w:sz="0" w:space="0" w:color="auto"/>
        <w:bottom w:val="none" w:sz="0" w:space="0" w:color="auto"/>
        <w:right w:val="none" w:sz="0" w:space="0" w:color="auto"/>
      </w:divBdr>
    </w:div>
    <w:div w:id="175604669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59473848">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636991">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3601228">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471353">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27067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1731093">
      <w:bodyDiv w:val="1"/>
      <w:marLeft w:val="0"/>
      <w:marRight w:val="0"/>
      <w:marTop w:val="0"/>
      <w:marBottom w:val="0"/>
      <w:divBdr>
        <w:top w:val="none" w:sz="0" w:space="0" w:color="auto"/>
        <w:left w:val="none" w:sz="0" w:space="0" w:color="auto"/>
        <w:bottom w:val="none" w:sz="0" w:space="0" w:color="auto"/>
        <w:right w:val="none" w:sz="0" w:space="0" w:color="auto"/>
      </w:divBdr>
    </w:div>
    <w:div w:id="1773159969">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8914251">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79830331">
      <w:bodyDiv w:val="1"/>
      <w:marLeft w:val="0"/>
      <w:marRight w:val="0"/>
      <w:marTop w:val="0"/>
      <w:marBottom w:val="0"/>
      <w:divBdr>
        <w:top w:val="none" w:sz="0" w:space="0" w:color="auto"/>
        <w:left w:val="none" w:sz="0" w:space="0" w:color="auto"/>
        <w:bottom w:val="none" w:sz="0" w:space="0" w:color="auto"/>
        <w:right w:val="none" w:sz="0" w:space="0" w:color="auto"/>
      </w:divBdr>
    </w:div>
    <w:div w:id="1780291154">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0929924">
      <w:bodyDiv w:val="1"/>
      <w:marLeft w:val="0"/>
      <w:marRight w:val="0"/>
      <w:marTop w:val="0"/>
      <w:marBottom w:val="0"/>
      <w:divBdr>
        <w:top w:val="none" w:sz="0" w:space="0" w:color="auto"/>
        <w:left w:val="none" w:sz="0" w:space="0" w:color="auto"/>
        <w:bottom w:val="none" w:sz="0" w:space="0" w:color="auto"/>
        <w:right w:val="none" w:sz="0" w:space="0" w:color="auto"/>
      </w:divBdr>
    </w:div>
    <w:div w:id="1792895650">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7521635">
      <w:bodyDiv w:val="1"/>
      <w:marLeft w:val="0"/>
      <w:marRight w:val="0"/>
      <w:marTop w:val="0"/>
      <w:marBottom w:val="0"/>
      <w:divBdr>
        <w:top w:val="none" w:sz="0" w:space="0" w:color="auto"/>
        <w:left w:val="none" w:sz="0" w:space="0" w:color="auto"/>
        <w:bottom w:val="none" w:sz="0" w:space="0" w:color="auto"/>
        <w:right w:val="none" w:sz="0" w:space="0" w:color="auto"/>
      </w:divBdr>
    </w:div>
    <w:div w:id="1800803933">
      <w:bodyDiv w:val="1"/>
      <w:marLeft w:val="0"/>
      <w:marRight w:val="0"/>
      <w:marTop w:val="0"/>
      <w:marBottom w:val="0"/>
      <w:divBdr>
        <w:top w:val="none" w:sz="0" w:space="0" w:color="auto"/>
        <w:left w:val="none" w:sz="0" w:space="0" w:color="auto"/>
        <w:bottom w:val="none" w:sz="0" w:space="0" w:color="auto"/>
        <w:right w:val="none" w:sz="0" w:space="0" w:color="auto"/>
      </w:divBdr>
    </w:div>
    <w:div w:id="1803232032">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464635">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07160097">
      <w:bodyDiv w:val="1"/>
      <w:marLeft w:val="0"/>
      <w:marRight w:val="0"/>
      <w:marTop w:val="0"/>
      <w:marBottom w:val="0"/>
      <w:divBdr>
        <w:top w:val="none" w:sz="0" w:space="0" w:color="auto"/>
        <w:left w:val="none" w:sz="0" w:space="0" w:color="auto"/>
        <w:bottom w:val="none" w:sz="0" w:space="0" w:color="auto"/>
        <w:right w:val="none" w:sz="0" w:space="0" w:color="auto"/>
      </w:divBdr>
    </w:div>
    <w:div w:id="1809392668">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517353">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7837792">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19566108">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4613320">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6897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2066412">
      <w:bodyDiv w:val="1"/>
      <w:marLeft w:val="0"/>
      <w:marRight w:val="0"/>
      <w:marTop w:val="0"/>
      <w:marBottom w:val="0"/>
      <w:divBdr>
        <w:top w:val="none" w:sz="0" w:space="0" w:color="auto"/>
        <w:left w:val="none" w:sz="0" w:space="0" w:color="auto"/>
        <w:bottom w:val="none" w:sz="0" w:space="0" w:color="auto"/>
        <w:right w:val="none" w:sz="0" w:space="0" w:color="auto"/>
      </w:divBdr>
    </w:div>
    <w:div w:id="1832526444">
      <w:bodyDiv w:val="1"/>
      <w:marLeft w:val="0"/>
      <w:marRight w:val="0"/>
      <w:marTop w:val="0"/>
      <w:marBottom w:val="0"/>
      <w:divBdr>
        <w:top w:val="none" w:sz="0" w:space="0" w:color="auto"/>
        <w:left w:val="none" w:sz="0" w:space="0" w:color="auto"/>
        <w:bottom w:val="none" w:sz="0" w:space="0" w:color="auto"/>
        <w:right w:val="none" w:sz="0" w:space="0" w:color="auto"/>
      </w:divBdr>
    </w:div>
    <w:div w:id="1833443921">
      <w:bodyDiv w:val="1"/>
      <w:marLeft w:val="0"/>
      <w:marRight w:val="0"/>
      <w:marTop w:val="0"/>
      <w:marBottom w:val="0"/>
      <w:divBdr>
        <w:top w:val="none" w:sz="0" w:space="0" w:color="auto"/>
        <w:left w:val="none" w:sz="0" w:space="0" w:color="auto"/>
        <w:bottom w:val="none" w:sz="0" w:space="0" w:color="auto"/>
        <w:right w:val="none" w:sz="0" w:space="0" w:color="auto"/>
      </w:divBdr>
    </w:div>
    <w:div w:id="1835342936">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38572238">
      <w:bodyDiv w:val="1"/>
      <w:marLeft w:val="0"/>
      <w:marRight w:val="0"/>
      <w:marTop w:val="0"/>
      <w:marBottom w:val="0"/>
      <w:divBdr>
        <w:top w:val="none" w:sz="0" w:space="0" w:color="auto"/>
        <w:left w:val="none" w:sz="0" w:space="0" w:color="auto"/>
        <w:bottom w:val="none" w:sz="0" w:space="0" w:color="auto"/>
        <w:right w:val="none" w:sz="0" w:space="0" w:color="auto"/>
      </w:divBdr>
    </w:div>
    <w:div w:id="1839073433">
      <w:bodyDiv w:val="1"/>
      <w:marLeft w:val="0"/>
      <w:marRight w:val="0"/>
      <w:marTop w:val="0"/>
      <w:marBottom w:val="0"/>
      <w:divBdr>
        <w:top w:val="none" w:sz="0" w:space="0" w:color="auto"/>
        <w:left w:val="none" w:sz="0" w:space="0" w:color="auto"/>
        <w:bottom w:val="none" w:sz="0" w:space="0" w:color="auto"/>
        <w:right w:val="none" w:sz="0" w:space="0" w:color="auto"/>
      </w:divBdr>
    </w:div>
    <w:div w:id="1844390166">
      <w:bodyDiv w:val="1"/>
      <w:marLeft w:val="0"/>
      <w:marRight w:val="0"/>
      <w:marTop w:val="0"/>
      <w:marBottom w:val="0"/>
      <w:divBdr>
        <w:top w:val="none" w:sz="0" w:space="0" w:color="auto"/>
        <w:left w:val="none" w:sz="0" w:space="0" w:color="auto"/>
        <w:bottom w:val="none" w:sz="0" w:space="0" w:color="auto"/>
        <w:right w:val="none" w:sz="0" w:space="0" w:color="auto"/>
      </w:divBdr>
    </w:div>
    <w:div w:id="1845391972">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20420">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6191898">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3203276">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3420819">
      <w:bodyDiv w:val="1"/>
      <w:marLeft w:val="0"/>
      <w:marRight w:val="0"/>
      <w:marTop w:val="0"/>
      <w:marBottom w:val="0"/>
      <w:divBdr>
        <w:top w:val="none" w:sz="0" w:space="0" w:color="auto"/>
        <w:left w:val="none" w:sz="0" w:space="0" w:color="auto"/>
        <w:bottom w:val="none" w:sz="0" w:space="0" w:color="auto"/>
        <w:right w:val="none" w:sz="0" w:space="0" w:color="auto"/>
      </w:divBdr>
    </w:div>
    <w:div w:id="1876043440">
      <w:bodyDiv w:val="1"/>
      <w:marLeft w:val="0"/>
      <w:marRight w:val="0"/>
      <w:marTop w:val="0"/>
      <w:marBottom w:val="0"/>
      <w:divBdr>
        <w:top w:val="none" w:sz="0" w:space="0" w:color="auto"/>
        <w:left w:val="none" w:sz="0" w:space="0" w:color="auto"/>
        <w:bottom w:val="none" w:sz="0" w:space="0" w:color="auto"/>
        <w:right w:val="none" w:sz="0" w:space="0" w:color="auto"/>
      </w:divBdr>
    </w:div>
    <w:div w:id="1876236453">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7693384">
      <w:bodyDiv w:val="1"/>
      <w:marLeft w:val="0"/>
      <w:marRight w:val="0"/>
      <w:marTop w:val="0"/>
      <w:marBottom w:val="0"/>
      <w:divBdr>
        <w:top w:val="none" w:sz="0" w:space="0" w:color="auto"/>
        <w:left w:val="none" w:sz="0" w:space="0" w:color="auto"/>
        <w:bottom w:val="none" w:sz="0" w:space="0" w:color="auto"/>
        <w:right w:val="none" w:sz="0" w:space="0" w:color="auto"/>
      </w:divBdr>
    </w:div>
    <w:div w:id="1878275407">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79850787">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061357">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0724339">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18125731">
      <w:bodyDiv w:val="1"/>
      <w:marLeft w:val="0"/>
      <w:marRight w:val="0"/>
      <w:marTop w:val="0"/>
      <w:marBottom w:val="0"/>
      <w:divBdr>
        <w:top w:val="none" w:sz="0" w:space="0" w:color="auto"/>
        <w:left w:val="none" w:sz="0" w:space="0" w:color="auto"/>
        <w:bottom w:val="none" w:sz="0" w:space="0" w:color="auto"/>
        <w:right w:val="none" w:sz="0" w:space="0" w:color="auto"/>
      </w:divBdr>
    </w:div>
    <w:div w:id="1919173938">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560145">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6574738">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0187329">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285476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535956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5647348">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081291">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8295237">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2952227">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6882259">
      <w:bodyDiv w:val="1"/>
      <w:marLeft w:val="0"/>
      <w:marRight w:val="0"/>
      <w:marTop w:val="0"/>
      <w:marBottom w:val="0"/>
      <w:divBdr>
        <w:top w:val="none" w:sz="0" w:space="0" w:color="auto"/>
        <w:left w:val="none" w:sz="0" w:space="0" w:color="auto"/>
        <w:bottom w:val="none" w:sz="0" w:space="0" w:color="auto"/>
        <w:right w:val="none" w:sz="0" w:space="0" w:color="auto"/>
      </w:divBdr>
    </w:div>
    <w:div w:id="1967421380">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0568984">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4772927">
      <w:bodyDiv w:val="1"/>
      <w:marLeft w:val="0"/>
      <w:marRight w:val="0"/>
      <w:marTop w:val="0"/>
      <w:marBottom w:val="0"/>
      <w:divBdr>
        <w:top w:val="none" w:sz="0" w:space="0" w:color="auto"/>
        <w:left w:val="none" w:sz="0" w:space="0" w:color="auto"/>
        <w:bottom w:val="none" w:sz="0" w:space="0" w:color="auto"/>
        <w:right w:val="none" w:sz="0" w:space="0" w:color="auto"/>
      </w:divBdr>
    </w:div>
    <w:div w:id="1985310559">
      <w:bodyDiv w:val="1"/>
      <w:marLeft w:val="0"/>
      <w:marRight w:val="0"/>
      <w:marTop w:val="0"/>
      <w:marBottom w:val="0"/>
      <w:divBdr>
        <w:top w:val="none" w:sz="0" w:space="0" w:color="auto"/>
        <w:left w:val="none" w:sz="0" w:space="0" w:color="auto"/>
        <w:bottom w:val="none" w:sz="0" w:space="0" w:color="auto"/>
        <w:right w:val="none" w:sz="0" w:space="0" w:color="auto"/>
      </w:divBdr>
    </w:div>
    <w:div w:id="1986467773">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7566631">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65246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0575563">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3702046">
      <w:bodyDiv w:val="1"/>
      <w:marLeft w:val="0"/>
      <w:marRight w:val="0"/>
      <w:marTop w:val="0"/>
      <w:marBottom w:val="0"/>
      <w:divBdr>
        <w:top w:val="none" w:sz="0" w:space="0" w:color="auto"/>
        <w:left w:val="none" w:sz="0" w:space="0" w:color="auto"/>
        <w:bottom w:val="none" w:sz="0" w:space="0" w:color="auto"/>
        <w:right w:val="none" w:sz="0" w:space="0" w:color="auto"/>
      </w:divBdr>
    </w:div>
    <w:div w:id="2004579011">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06201292">
      <w:bodyDiv w:val="1"/>
      <w:marLeft w:val="0"/>
      <w:marRight w:val="0"/>
      <w:marTop w:val="0"/>
      <w:marBottom w:val="0"/>
      <w:divBdr>
        <w:top w:val="none" w:sz="0" w:space="0" w:color="auto"/>
        <w:left w:val="none" w:sz="0" w:space="0" w:color="auto"/>
        <w:bottom w:val="none" w:sz="0" w:space="0" w:color="auto"/>
        <w:right w:val="none" w:sz="0" w:space="0" w:color="auto"/>
      </w:divBdr>
    </w:div>
    <w:div w:id="2006863200">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87906">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1785388">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160954">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06829">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2123202">
      <w:bodyDiv w:val="1"/>
      <w:marLeft w:val="0"/>
      <w:marRight w:val="0"/>
      <w:marTop w:val="0"/>
      <w:marBottom w:val="0"/>
      <w:divBdr>
        <w:top w:val="none" w:sz="0" w:space="0" w:color="auto"/>
        <w:left w:val="none" w:sz="0" w:space="0" w:color="auto"/>
        <w:bottom w:val="none" w:sz="0" w:space="0" w:color="auto"/>
        <w:right w:val="none" w:sz="0" w:space="0" w:color="auto"/>
      </w:divBdr>
    </w:div>
    <w:div w:id="2022781834">
      <w:bodyDiv w:val="1"/>
      <w:marLeft w:val="0"/>
      <w:marRight w:val="0"/>
      <w:marTop w:val="0"/>
      <w:marBottom w:val="0"/>
      <w:divBdr>
        <w:top w:val="none" w:sz="0" w:space="0" w:color="auto"/>
        <w:left w:val="none" w:sz="0" w:space="0" w:color="auto"/>
        <w:bottom w:val="none" w:sz="0" w:space="0" w:color="auto"/>
        <w:right w:val="none" w:sz="0" w:space="0" w:color="auto"/>
      </w:divBdr>
    </w:div>
    <w:div w:id="202331580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08103">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098402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582453">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717812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49453457">
      <w:bodyDiv w:val="1"/>
      <w:marLeft w:val="0"/>
      <w:marRight w:val="0"/>
      <w:marTop w:val="0"/>
      <w:marBottom w:val="0"/>
      <w:divBdr>
        <w:top w:val="none" w:sz="0" w:space="0" w:color="auto"/>
        <w:left w:val="none" w:sz="0" w:space="0" w:color="auto"/>
        <w:bottom w:val="none" w:sz="0" w:space="0" w:color="auto"/>
        <w:right w:val="none" w:sz="0" w:space="0" w:color="auto"/>
      </w:divBdr>
    </w:div>
    <w:div w:id="2051303468">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3866920">
      <w:bodyDiv w:val="1"/>
      <w:marLeft w:val="0"/>
      <w:marRight w:val="0"/>
      <w:marTop w:val="0"/>
      <w:marBottom w:val="0"/>
      <w:divBdr>
        <w:top w:val="none" w:sz="0" w:space="0" w:color="auto"/>
        <w:left w:val="none" w:sz="0" w:space="0" w:color="auto"/>
        <w:bottom w:val="none" w:sz="0" w:space="0" w:color="auto"/>
        <w:right w:val="none" w:sz="0" w:space="0" w:color="auto"/>
      </w:divBdr>
    </w:div>
    <w:div w:id="2065593246">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8721961">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262634">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78242993">
      <w:bodyDiv w:val="1"/>
      <w:marLeft w:val="0"/>
      <w:marRight w:val="0"/>
      <w:marTop w:val="0"/>
      <w:marBottom w:val="0"/>
      <w:divBdr>
        <w:top w:val="none" w:sz="0" w:space="0" w:color="auto"/>
        <w:left w:val="none" w:sz="0" w:space="0" w:color="auto"/>
        <w:bottom w:val="none" w:sz="0" w:space="0" w:color="auto"/>
        <w:right w:val="none" w:sz="0" w:space="0" w:color="auto"/>
      </w:divBdr>
    </w:div>
    <w:div w:id="2079669587">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2294338">
      <w:bodyDiv w:val="1"/>
      <w:marLeft w:val="0"/>
      <w:marRight w:val="0"/>
      <w:marTop w:val="0"/>
      <w:marBottom w:val="0"/>
      <w:divBdr>
        <w:top w:val="none" w:sz="0" w:space="0" w:color="auto"/>
        <w:left w:val="none" w:sz="0" w:space="0" w:color="auto"/>
        <w:bottom w:val="none" w:sz="0" w:space="0" w:color="auto"/>
        <w:right w:val="none" w:sz="0" w:space="0" w:color="auto"/>
      </w:divBdr>
    </w:div>
    <w:div w:id="2082362495">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551489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097940240">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06069413">
      <w:bodyDiv w:val="1"/>
      <w:marLeft w:val="0"/>
      <w:marRight w:val="0"/>
      <w:marTop w:val="0"/>
      <w:marBottom w:val="0"/>
      <w:divBdr>
        <w:top w:val="none" w:sz="0" w:space="0" w:color="auto"/>
        <w:left w:val="none" w:sz="0" w:space="0" w:color="auto"/>
        <w:bottom w:val="none" w:sz="0" w:space="0" w:color="auto"/>
        <w:right w:val="none" w:sz="0" w:space="0" w:color="auto"/>
      </w:divBdr>
    </w:div>
    <w:div w:id="2107538113">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0814005">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1854438">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15128514">
      <w:bodyDiv w:val="1"/>
      <w:marLeft w:val="0"/>
      <w:marRight w:val="0"/>
      <w:marTop w:val="0"/>
      <w:marBottom w:val="0"/>
      <w:divBdr>
        <w:top w:val="none" w:sz="0" w:space="0" w:color="auto"/>
        <w:left w:val="none" w:sz="0" w:space="0" w:color="auto"/>
        <w:bottom w:val="none" w:sz="0" w:space="0" w:color="auto"/>
        <w:right w:val="none" w:sz="0" w:space="0" w:color="auto"/>
      </w:divBdr>
    </w:div>
    <w:div w:id="2115637298">
      <w:bodyDiv w:val="1"/>
      <w:marLeft w:val="0"/>
      <w:marRight w:val="0"/>
      <w:marTop w:val="0"/>
      <w:marBottom w:val="0"/>
      <w:divBdr>
        <w:top w:val="none" w:sz="0" w:space="0" w:color="auto"/>
        <w:left w:val="none" w:sz="0" w:space="0" w:color="auto"/>
        <w:bottom w:val="none" w:sz="0" w:space="0" w:color="auto"/>
        <w:right w:val="none" w:sz="0" w:space="0" w:color="auto"/>
      </w:divBdr>
    </w:div>
    <w:div w:id="2117210579">
      <w:bodyDiv w:val="1"/>
      <w:marLeft w:val="0"/>
      <w:marRight w:val="0"/>
      <w:marTop w:val="0"/>
      <w:marBottom w:val="0"/>
      <w:divBdr>
        <w:top w:val="none" w:sz="0" w:space="0" w:color="auto"/>
        <w:left w:val="none" w:sz="0" w:space="0" w:color="auto"/>
        <w:bottom w:val="none" w:sz="0" w:space="0" w:color="auto"/>
        <w:right w:val="none" w:sz="0" w:space="0" w:color="auto"/>
      </w:divBdr>
    </w:div>
    <w:div w:id="2117745907">
      <w:bodyDiv w:val="1"/>
      <w:marLeft w:val="0"/>
      <w:marRight w:val="0"/>
      <w:marTop w:val="0"/>
      <w:marBottom w:val="0"/>
      <w:divBdr>
        <w:top w:val="none" w:sz="0" w:space="0" w:color="auto"/>
        <w:left w:val="none" w:sz="0" w:space="0" w:color="auto"/>
        <w:bottom w:val="none" w:sz="0" w:space="0" w:color="auto"/>
        <w:right w:val="none" w:sz="0" w:space="0" w:color="auto"/>
      </w:divBdr>
    </w:div>
    <w:div w:id="2118794995">
      <w:bodyDiv w:val="1"/>
      <w:marLeft w:val="0"/>
      <w:marRight w:val="0"/>
      <w:marTop w:val="0"/>
      <w:marBottom w:val="0"/>
      <w:divBdr>
        <w:top w:val="none" w:sz="0" w:space="0" w:color="auto"/>
        <w:left w:val="none" w:sz="0" w:space="0" w:color="auto"/>
        <w:bottom w:val="none" w:sz="0" w:space="0" w:color="auto"/>
        <w:right w:val="none" w:sz="0" w:space="0" w:color="auto"/>
      </w:divBdr>
    </w:div>
    <w:div w:id="2121220135">
      <w:bodyDiv w:val="1"/>
      <w:marLeft w:val="0"/>
      <w:marRight w:val="0"/>
      <w:marTop w:val="0"/>
      <w:marBottom w:val="0"/>
      <w:divBdr>
        <w:top w:val="none" w:sz="0" w:space="0" w:color="auto"/>
        <w:left w:val="none" w:sz="0" w:space="0" w:color="auto"/>
        <w:bottom w:val="none" w:sz="0" w:space="0" w:color="auto"/>
        <w:right w:val="none" w:sz="0" w:space="0" w:color="auto"/>
      </w:divBdr>
    </w:div>
    <w:div w:id="2121754980">
      <w:bodyDiv w:val="1"/>
      <w:marLeft w:val="0"/>
      <w:marRight w:val="0"/>
      <w:marTop w:val="0"/>
      <w:marBottom w:val="0"/>
      <w:divBdr>
        <w:top w:val="none" w:sz="0" w:space="0" w:color="auto"/>
        <w:left w:val="none" w:sz="0" w:space="0" w:color="auto"/>
        <w:bottom w:val="none" w:sz="0" w:space="0" w:color="auto"/>
        <w:right w:val="none" w:sz="0" w:space="0" w:color="auto"/>
      </w:divBdr>
    </w:div>
    <w:div w:id="2122457112">
      <w:bodyDiv w:val="1"/>
      <w:marLeft w:val="0"/>
      <w:marRight w:val="0"/>
      <w:marTop w:val="0"/>
      <w:marBottom w:val="0"/>
      <w:divBdr>
        <w:top w:val="none" w:sz="0" w:space="0" w:color="auto"/>
        <w:left w:val="none" w:sz="0" w:space="0" w:color="auto"/>
        <w:bottom w:val="none" w:sz="0" w:space="0" w:color="auto"/>
        <w:right w:val="none" w:sz="0" w:space="0" w:color="auto"/>
      </w:divBdr>
    </w:div>
    <w:div w:id="2122724174">
      <w:bodyDiv w:val="1"/>
      <w:marLeft w:val="0"/>
      <w:marRight w:val="0"/>
      <w:marTop w:val="0"/>
      <w:marBottom w:val="0"/>
      <w:divBdr>
        <w:top w:val="none" w:sz="0" w:space="0" w:color="auto"/>
        <w:left w:val="none" w:sz="0" w:space="0" w:color="auto"/>
        <w:bottom w:val="none" w:sz="0" w:space="0" w:color="auto"/>
        <w:right w:val="none" w:sz="0" w:space="0" w:color="auto"/>
      </w:divBdr>
    </w:div>
    <w:div w:id="212437533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8623333">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0463541">
      <w:bodyDiv w:val="1"/>
      <w:marLeft w:val="0"/>
      <w:marRight w:val="0"/>
      <w:marTop w:val="0"/>
      <w:marBottom w:val="0"/>
      <w:divBdr>
        <w:top w:val="none" w:sz="0" w:space="0" w:color="auto"/>
        <w:left w:val="none" w:sz="0" w:space="0" w:color="auto"/>
        <w:bottom w:val="none" w:sz="0" w:space="0" w:color="auto"/>
        <w:right w:val="none" w:sz="0" w:space="0" w:color="auto"/>
      </w:divBdr>
    </w:div>
    <w:div w:id="2130515351">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3745174">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6024768">
      <w:bodyDiv w:val="1"/>
      <w:marLeft w:val="0"/>
      <w:marRight w:val="0"/>
      <w:marTop w:val="0"/>
      <w:marBottom w:val="0"/>
      <w:divBdr>
        <w:top w:val="none" w:sz="0" w:space="0" w:color="auto"/>
        <w:left w:val="none" w:sz="0" w:space="0" w:color="auto"/>
        <w:bottom w:val="none" w:sz="0" w:space="0" w:color="auto"/>
        <w:right w:val="none" w:sz="0" w:space="0" w:color="auto"/>
      </w:divBdr>
    </w:div>
    <w:div w:id="2136871397">
      <w:bodyDiv w:val="1"/>
      <w:marLeft w:val="0"/>
      <w:marRight w:val="0"/>
      <w:marTop w:val="0"/>
      <w:marBottom w:val="0"/>
      <w:divBdr>
        <w:top w:val="none" w:sz="0" w:space="0" w:color="auto"/>
        <w:left w:val="none" w:sz="0" w:space="0" w:color="auto"/>
        <w:bottom w:val="none" w:sz="0" w:space="0" w:color="auto"/>
        <w:right w:val="none" w:sz="0" w:space="0" w:color="auto"/>
      </w:divBdr>
    </w:div>
    <w:div w:id="213694674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0293003">
      <w:bodyDiv w:val="1"/>
      <w:marLeft w:val="0"/>
      <w:marRight w:val="0"/>
      <w:marTop w:val="0"/>
      <w:marBottom w:val="0"/>
      <w:divBdr>
        <w:top w:val="none" w:sz="0" w:space="0" w:color="auto"/>
        <w:left w:val="none" w:sz="0" w:space="0" w:color="auto"/>
        <w:bottom w:val="none" w:sz="0" w:space="0" w:color="auto"/>
        <w:right w:val="none" w:sz="0" w:space="0" w:color="auto"/>
      </w:divBdr>
    </w:div>
    <w:div w:id="2141410948">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710F0-BDBB-431D-8EAC-E2FCB5A24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3</Pages>
  <Words>7200</Words>
  <Characters>4104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8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3</cp:revision>
  <dcterms:created xsi:type="dcterms:W3CDTF">2014-02-27T16:53:00Z</dcterms:created>
  <dcterms:modified xsi:type="dcterms:W3CDTF">2014-02-2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